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763AB7" w14:paraId="0888B119" w14:textId="77777777" w:rsidTr="00F04F04">
        <w:trPr>
          <w:trHeight w:val="654"/>
          <w:jc w:val="center"/>
        </w:trPr>
        <w:tc>
          <w:tcPr>
            <w:tcW w:w="10168" w:type="dxa"/>
            <w:shd w:val="clear" w:color="auto" w:fill="E8E7EC"/>
          </w:tcPr>
          <w:p w14:paraId="14F7B875" w14:textId="4BCE11F1" w:rsidR="00AF5D34" w:rsidRPr="008B68B9" w:rsidRDefault="00AF5D34" w:rsidP="00916368">
            <w:pPr>
              <w:pStyle w:val="CLIN1HEADING"/>
              <w:rPr>
                <w:rFonts w:cs="Calibri"/>
              </w:rPr>
            </w:pPr>
            <w:r w:rsidRPr="008B68B9">
              <w:rPr>
                <w:rFonts w:cs="Calibri"/>
              </w:rPr>
              <w:t xml:space="preserve">cLINICAL UTILITY OF </w:t>
            </w:r>
            <w:r w:rsidR="00E74528" w:rsidRPr="008B68B9">
              <w:rPr>
                <w:rFonts w:cs="Calibri"/>
              </w:rPr>
              <w:t>MOLECULAR</w:t>
            </w:r>
            <w:r w:rsidR="00325D00" w:rsidRPr="008B68B9">
              <w:rPr>
                <w:rFonts w:cs="Calibri"/>
              </w:rPr>
              <w:t xml:space="preserve"> TESTING IN </w:t>
            </w:r>
            <w:r w:rsidR="009D334B">
              <w:rPr>
                <w:rFonts w:cs="Calibri"/>
              </w:rPr>
              <w:br/>
            </w:r>
            <w:r w:rsidR="00C5745E" w:rsidRPr="008B68B9">
              <w:rPr>
                <w:rFonts w:cs="Calibri"/>
              </w:rPr>
              <w:t>HIGH GRADE b-</w:t>
            </w:r>
            <w:r w:rsidR="00916368" w:rsidRPr="008B68B9">
              <w:rPr>
                <w:rFonts w:cs="Calibri"/>
              </w:rPr>
              <w:t>CELL LYMPHOMA</w:t>
            </w:r>
          </w:p>
          <w:p w14:paraId="7E6C18EC" w14:textId="77777777" w:rsidR="00AF5D34" w:rsidRPr="008B68B9" w:rsidRDefault="00AF5D34" w:rsidP="00AF5D34">
            <w:pPr>
              <w:pStyle w:val="CLIN2SUBHEADINGS"/>
              <w:rPr>
                <w:rFonts w:cs="Calibri"/>
              </w:rPr>
            </w:pPr>
            <w:r w:rsidRPr="008B68B9">
              <w:rPr>
                <w:rFonts w:cs="Calibri"/>
              </w:rPr>
              <w:t>DIAGNOSTIC utility</w:t>
            </w:r>
          </w:p>
          <w:p w14:paraId="20DCD8BC" w14:textId="2E4075AB" w:rsidR="00875722" w:rsidRPr="008B68B9" w:rsidRDefault="00875722" w:rsidP="004C74E4">
            <w:pPr>
              <w:pStyle w:val="CLIN3BULLETPOINTS"/>
              <w:rPr>
                <w:rFonts w:cs="Calibri"/>
              </w:rPr>
            </w:pPr>
            <w:r w:rsidRPr="008B68B9">
              <w:rPr>
                <w:rFonts w:cs="Calibri"/>
              </w:rPr>
              <w:t>Diffuse large B-cell lymphoma (DLBCL) is a genomically and clinically heterogeneous disease.</w:t>
            </w:r>
            <w:r w:rsidR="00147294" w:rsidRPr="008B68B9">
              <w:rPr>
                <w:rFonts w:cs="Calibri"/>
              </w:rPr>
              <w:t xml:space="preserve"> Gene expression profiling </w:t>
            </w:r>
            <w:r w:rsidR="00A61823" w:rsidRPr="008B68B9">
              <w:rPr>
                <w:rFonts w:cs="Calibri"/>
              </w:rPr>
              <w:t xml:space="preserve">has </w:t>
            </w:r>
            <w:r w:rsidR="00147294" w:rsidRPr="008B68B9">
              <w:rPr>
                <w:rFonts w:cs="Calibri"/>
              </w:rPr>
              <w:t>identified two distinct subtypes based on cell of origin (COO): germinal centre B-cell (GCB) and activated B-cell (ABC)</w:t>
            </w:r>
            <w:r w:rsidR="00010D91" w:rsidRPr="008B68B9">
              <w:rPr>
                <w:rFonts w:cs="Calibri"/>
              </w:rPr>
              <w:t xml:space="preserve"> </w:t>
            </w:r>
            <w:r w:rsidR="00147294" w:rsidRPr="008B68B9">
              <w:rPr>
                <w:rFonts w:cs="Calibri"/>
              </w:rPr>
              <w:t>however approximately 10-</w:t>
            </w:r>
            <w:r w:rsidR="00740EC0" w:rsidRPr="008B68B9">
              <w:rPr>
                <w:rFonts w:cs="Calibri"/>
              </w:rPr>
              <w:t>2</w:t>
            </w:r>
            <w:r w:rsidR="00147294" w:rsidRPr="008B68B9">
              <w:rPr>
                <w:rFonts w:cs="Calibri"/>
              </w:rPr>
              <w:t>0% of cases are unclassified using this method</w:t>
            </w:r>
            <w:r w:rsidR="00010D91" w:rsidRPr="008B68B9">
              <w:rPr>
                <w:rFonts w:cs="Calibri"/>
              </w:rPr>
              <w:fldChar w:fldCharType="begin">
                <w:fldData xml:space="preserve">PEVuZE5vdGU+PENpdGU+PEF1dGhvcj5BbGl6YWRlaDwvQXV0aG9yPjxZZWFyPjIwMDA8L1llYXI+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</w:fldData>
              </w:fldChar>
            </w:r>
            <w:r w:rsidR="00010D91" w:rsidRPr="008B68B9">
              <w:rPr>
                <w:rFonts w:cs="Calibri"/>
              </w:rPr>
              <w:instrText xml:space="preserve"> ADDIN EN.CITE </w:instrText>
            </w:r>
            <w:r w:rsidR="00010D91" w:rsidRPr="008B68B9">
              <w:rPr>
                <w:rFonts w:cs="Calibri"/>
              </w:rPr>
              <w:fldChar w:fldCharType="begin">
                <w:fldData xml:space="preserve">PEVuZE5vdGU+PENpdGU+PEF1dGhvcj5BbGl6YWRlaDwvQXV0aG9yPjxZZWFyPjIwMDA8L1llYXI+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</w:fldData>
              </w:fldChar>
            </w:r>
            <w:r w:rsidR="00010D91" w:rsidRPr="008B68B9">
              <w:rPr>
                <w:rFonts w:cs="Calibri"/>
              </w:rPr>
              <w:instrText xml:space="preserve"> ADDIN EN.CITE.DATA </w:instrText>
            </w:r>
            <w:r w:rsidR="00010D91" w:rsidRPr="008B68B9">
              <w:rPr>
                <w:rFonts w:cs="Calibri"/>
              </w:rPr>
            </w:r>
            <w:r w:rsidR="00010D91" w:rsidRPr="008B68B9">
              <w:rPr>
                <w:rFonts w:cs="Calibri"/>
              </w:rPr>
              <w:fldChar w:fldCharType="end"/>
            </w:r>
            <w:r w:rsidR="00010D91" w:rsidRPr="008B68B9">
              <w:rPr>
                <w:rFonts w:cs="Calibri"/>
              </w:rPr>
            </w:r>
            <w:r w:rsidR="00010D91" w:rsidRPr="008B68B9">
              <w:rPr>
                <w:rFonts w:cs="Calibri"/>
              </w:rPr>
              <w:fldChar w:fldCharType="separate"/>
            </w:r>
            <w:r w:rsidR="00010D91" w:rsidRPr="008B68B9">
              <w:rPr>
                <w:rFonts w:cs="Calibri"/>
                <w:vertAlign w:val="superscript"/>
              </w:rPr>
              <w:t>1,2</w:t>
            </w:r>
            <w:r w:rsidR="00010D91" w:rsidRPr="008B68B9">
              <w:rPr>
                <w:rFonts w:cs="Calibri"/>
              </w:rPr>
              <w:fldChar w:fldCharType="end"/>
            </w:r>
            <w:r w:rsidR="00147294" w:rsidRPr="008B68B9">
              <w:rPr>
                <w:rFonts w:cs="Calibri"/>
              </w:rPr>
              <w:t>.</w:t>
            </w:r>
            <w:r w:rsidRPr="008B68B9">
              <w:rPr>
                <w:rFonts w:cs="Calibri"/>
              </w:rPr>
              <w:t xml:space="preserve"> Genomic subclassification of </w:t>
            </w:r>
            <w:r w:rsidR="00010D91" w:rsidRPr="008B68B9">
              <w:rPr>
                <w:rFonts w:cs="Calibri"/>
              </w:rPr>
              <w:t>DLBCL is on-going and t</w:t>
            </w:r>
            <w:r w:rsidRPr="008B68B9">
              <w:rPr>
                <w:rFonts w:cs="Calibri"/>
              </w:rPr>
              <w:t>o date there is no unifying subcategorisation however several groups have published overlapping models</w:t>
            </w:r>
            <w:r w:rsidRPr="008B68B9">
              <w:rPr>
                <w:rFonts w:cs="Calibri"/>
              </w:rPr>
              <w:fldChar w:fldCharType="begin">
                <w:fldData xml:space="preserve">PEVuZE5vdGU+PENpdGU+PEF1dGhvcj5TY2htaXR6PC9BdXRob3I+PFllYXI+MjAxODwvWWVhcj48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</w:fldData>
              </w:fldChar>
            </w:r>
            <w:r w:rsidR="00147294" w:rsidRPr="008B68B9">
              <w:rPr>
                <w:rFonts w:cs="Calibri"/>
              </w:rPr>
              <w:instrText xml:space="preserve"> ADDIN EN.CITE </w:instrText>
            </w:r>
            <w:r w:rsidR="00147294" w:rsidRPr="008B68B9">
              <w:rPr>
                <w:rFonts w:cs="Calibri"/>
              </w:rPr>
              <w:fldChar w:fldCharType="begin">
                <w:fldData xml:space="preserve">PEVuZE5vdGU+PENpdGU+PEF1dGhvcj5TY2htaXR6PC9BdXRob3I+PFllYXI+MjAxODwvWWVhcj48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</w:fldData>
              </w:fldChar>
            </w:r>
            <w:r w:rsidR="00147294" w:rsidRPr="008B68B9">
              <w:rPr>
                <w:rFonts w:cs="Calibri"/>
              </w:rPr>
              <w:instrText xml:space="preserve"> ADDIN EN.CITE.DATA </w:instrText>
            </w:r>
            <w:r w:rsidR="00147294" w:rsidRPr="008B68B9">
              <w:rPr>
                <w:rFonts w:cs="Calibri"/>
              </w:rPr>
            </w:r>
            <w:r w:rsidR="00147294" w:rsidRPr="008B68B9">
              <w:rPr>
                <w:rFonts w:cs="Calibri"/>
              </w:rPr>
              <w:fldChar w:fldCharType="end"/>
            </w:r>
            <w:r w:rsidRPr="008B68B9">
              <w:rPr>
                <w:rFonts w:cs="Calibri"/>
              </w:rPr>
            </w:r>
            <w:r w:rsidRPr="008B68B9">
              <w:rPr>
                <w:rFonts w:cs="Calibri"/>
              </w:rPr>
              <w:fldChar w:fldCharType="separate"/>
            </w:r>
            <w:r w:rsidR="00147294" w:rsidRPr="008B68B9">
              <w:rPr>
                <w:rFonts w:cs="Calibri"/>
                <w:vertAlign w:val="superscript"/>
              </w:rPr>
              <w:t>3-5</w:t>
            </w:r>
            <w:r w:rsidRPr="008B68B9">
              <w:rPr>
                <w:rFonts w:cs="Calibri"/>
              </w:rPr>
              <w:fldChar w:fldCharType="end"/>
            </w:r>
            <w:r w:rsidRPr="008B68B9">
              <w:rPr>
                <w:rFonts w:cs="Calibri"/>
              </w:rPr>
              <w:t>.</w:t>
            </w:r>
          </w:p>
          <w:p w14:paraId="537364E2" w14:textId="1EDF16B4" w:rsidR="007911FC" w:rsidRPr="008B68B9" w:rsidRDefault="007911FC" w:rsidP="004C74E4">
            <w:pPr>
              <w:pStyle w:val="CLIN3BULLETPOINTS"/>
              <w:rPr>
                <w:rFonts w:cs="Calibri"/>
              </w:rPr>
            </w:pPr>
            <w:r w:rsidRPr="008B68B9">
              <w:rPr>
                <w:rFonts w:cs="Calibri"/>
                <w:i/>
              </w:rPr>
              <w:t xml:space="preserve">CD79B </w:t>
            </w:r>
            <w:r w:rsidRPr="008B68B9">
              <w:rPr>
                <w:rFonts w:cs="Calibri"/>
              </w:rPr>
              <w:t xml:space="preserve">and </w:t>
            </w:r>
            <w:r w:rsidRPr="008B68B9">
              <w:rPr>
                <w:rFonts w:cs="Calibri"/>
                <w:i/>
              </w:rPr>
              <w:t>MYD88</w:t>
            </w:r>
            <w:r w:rsidRPr="008B68B9">
              <w:rPr>
                <w:rFonts w:cs="Calibri"/>
              </w:rPr>
              <w:t xml:space="preserve"> L</w:t>
            </w:r>
            <w:r w:rsidR="008363A0" w:rsidRPr="008B68B9">
              <w:rPr>
                <w:rFonts w:cs="Calibri"/>
              </w:rPr>
              <w:t>eu</w:t>
            </w:r>
            <w:r w:rsidRPr="008B68B9">
              <w:rPr>
                <w:rFonts w:cs="Calibri"/>
              </w:rPr>
              <w:t>265P</w:t>
            </w:r>
            <w:r w:rsidR="008363A0" w:rsidRPr="008B68B9">
              <w:rPr>
                <w:rFonts w:cs="Calibri"/>
              </w:rPr>
              <w:t>ro</w:t>
            </w:r>
            <w:r w:rsidRPr="008B68B9">
              <w:rPr>
                <w:rFonts w:cs="Calibri"/>
              </w:rPr>
              <w:t xml:space="preserve"> mutations fre</w:t>
            </w:r>
            <w:r w:rsidR="004C74E4" w:rsidRPr="008B68B9">
              <w:rPr>
                <w:rFonts w:cs="Calibri"/>
              </w:rPr>
              <w:t xml:space="preserve">quently co-occur and are </w:t>
            </w:r>
            <w:r w:rsidRPr="008B68B9">
              <w:rPr>
                <w:rFonts w:cs="Calibri"/>
              </w:rPr>
              <w:t xml:space="preserve">enriched in ABC-DLBCL. This group is </w:t>
            </w:r>
            <w:r w:rsidR="005204EE" w:rsidRPr="008B68B9">
              <w:rPr>
                <w:rFonts w:cs="Calibri"/>
              </w:rPr>
              <w:t xml:space="preserve">variously </w:t>
            </w:r>
            <w:r w:rsidRPr="008B68B9">
              <w:rPr>
                <w:rFonts w:cs="Calibri"/>
              </w:rPr>
              <w:t>known as the MCD/C5</w:t>
            </w:r>
            <w:r w:rsidR="005204EE" w:rsidRPr="008B68B9">
              <w:rPr>
                <w:rFonts w:cs="Calibri"/>
              </w:rPr>
              <w:t>/MYD88</w:t>
            </w:r>
            <w:r w:rsidRPr="008B68B9">
              <w:rPr>
                <w:rFonts w:cs="Calibri"/>
              </w:rPr>
              <w:t xml:space="preserve"> subtype</w:t>
            </w:r>
            <w:r w:rsidR="005204EE" w:rsidRPr="008B68B9">
              <w:rPr>
                <w:rFonts w:cs="Calibri"/>
              </w:rPr>
              <w:fldChar w:fldCharType="begin">
                <w:fldData xml:space="preserve">PEVuZE5vdGU+PENpdGU+PEF1dGhvcj5TY2htaXR6PC9BdXRob3I+PFllYXI+MjAxODwvWWVhcj48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</w:fldData>
              </w:fldChar>
            </w:r>
            <w:r w:rsidR="00147294" w:rsidRPr="008B68B9">
              <w:rPr>
                <w:rFonts w:cs="Calibri"/>
              </w:rPr>
              <w:instrText xml:space="preserve"> ADDIN EN.CITE </w:instrText>
            </w:r>
            <w:r w:rsidR="00147294" w:rsidRPr="008B68B9">
              <w:rPr>
                <w:rFonts w:cs="Calibri"/>
              </w:rPr>
              <w:fldChar w:fldCharType="begin">
                <w:fldData xml:space="preserve">PEVuZE5vdGU+PENpdGU+PEF1dGhvcj5TY2htaXR6PC9BdXRob3I+PFllYXI+MjAxODwvWWVhcj48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</w:fldData>
              </w:fldChar>
            </w:r>
            <w:r w:rsidR="00147294" w:rsidRPr="008B68B9">
              <w:rPr>
                <w:rFonts w:cs="Calibri"/>
              </w:rPr>
              <w:instrText xml:space="preserve"> ADDIN EN.CITE.DATA </w:instrText>
            </w:r>
            <w:r w:rsidR="00147294" w:rsidRPr="008B68B9">
              <w:rPr>
                <w:rFonts w:cs="Calibri"/>
              </w:rPr>
            </w:r>
            <w:r w:rsidR="00147294" w:rsidRPr="008B68B9">
              <w:rPr>
                <w:rFonts w:cs="Calibri"/>
              </w:rPr>
              <w:fldChar w:fldCharType="end"/>
            </w:r>
            <w:r w:rsidR="005204EE" w:rsidRPr="008B68B9">
              <w:rPr>
                <w:rFonts w:cs="Calibri"/>
              </w:rPr>
            </w:r>
            <w:r w:rsidR="005204EE" w:rsidRPr="008B68B9">
              <w:rPr>
                <w:rFonts w:cs="Calibri"/>
              </w:rPr>
              <w:fldChar w:fldCharType="separate"/>
            </w:r>
            <w:r w:rsidR="00147294" w:rsidRPr="008B68B9">
              <w:rPr>
                <w:rFonts w:cs="Calibri"/>
                <w:vertAlign w:val="superscript"/>
              </w:rPr>
              <w:t>3-5</w:t>
            </w:r>
            <w:r w:rsidR="005204EE" w:rsidRPr="008B68B9">
              <w:rPr>
                <w:rFonts w:cs="Calibri"/>
              </w:rPr>
              <w:fldChar w:fldCharType="end"/>
            </w:r>
            <w:r w:rsidRPr="008B68B9">
              <w:rPr>
                <w:rFonts w:cs="Calibri"/>
              </w:rPr>
              <w:t xml:space="preserve">. </w:t>
            </w:r>
            <w:r w:rsidRPr="008B68B9">
              <w:rPr>
                <w:rFonts w:cs="Calibri"/>
                <w:i/>
              </w:rPr>
              <w:t>MYD88</w:t>
            </w:r>
            <w:r w:rsidRPr="008B68B9">
              <w:rPr>
                <w:rFonts w:cs="Calibri"/>
              </w:rPr>
              <w:t xml:space="preserve"> Leu265Pro mutations are highly recurrent in DLBCL occurring at immune-privileged sites</w:t>
            </w:r>
            <w:r w:rsidR="00964A63" w:rsidRPr="008B68B9">
              <w:rPr>
                <w:rFonts w:cs="Calibri"/>
              </w:rPr>
              <w:t xml:space="preserve"> e.g. CNS and testicular</w:t>
            </w:r>
            <w:r w:rsidRPr="008B68B9">
              <w:rPr>
                <w:rFonts w:cs="Calibri"/>
              </w:rPr>
              <w:t>.</w:t>
            </w:r>
          </w:p>
          <w:p w14:paraId="0CF221F9" w14:textId="1194A2D6" w:rsidR="007911FC" w:rsidRPr="008B68B9" w:rsidRDefault="007911FC" w:rsidP="004C74E4">
            <w:pPr>
              <w:pStyle w:val="CLIN3BULLETPOINTS"/>
              <w:rPr>
                <w:rFonts w:cs="Calibri"/>
              </w:rPr>
            </w:pPr>
            <w:r w:rsidRPr="008B68B9">
              <w:rPr>
                <w:rFonts w:cs="Calibri"/>
                <w:i/>
              </w:rPr>
              <w:t>NOTCH1</w:t>
            </w:r>
            <w:r w:rsidRPr="008B68B9">
              <w:rPr>
                <w:rFonts w:cs="Calibri"/>
              </w:rPr>
              <w:t xml:space="preserve"> </w:t>
            </w:r>
            <w:r w:rsidR="00964A63" w:rsidRPr="008B68B9">
              <w:rPr>
                <w:rFonts w:cs="Calibri"/>
              </w:rPr>
              <w:t>mutations</w:t>
            </w:r>
            <w:r w:rsidRPr="008B68B9">
              <w:rPr>
                <w:rFonts w:cs="Calibri"/>
              </w:rPr>
              <w:t xml:space="preserve"> define the N1 subtype and are </w:t>
            </w:r>
            <w:r w:rsidR="005204EE" w:rsidRPr="008B68B9">
              <w:rPr>
                <w:rFonts w:cs="Calibri"/>
              </w:rPr>
              <w:t>seen almost exclusively in</w:t>
            </w:r>
            <w:r w:rsidRPr="008B68B9">
              <w:rPr>
                <w:rFonts w:cs="Calibri"/>
              </w:rPr>
              <w:t xml:space="preserve"> ABC-DLBCL</w:t>
            </w:r>
            <w:r w:rsidRPr="008B68B9">
              <w:rPr>
                <w:rFonts w:cs="Calibri"/>
              </w:rPr>
              <w:fldChar w:fldCharType="begin">
                <w:fldData xml:space="preserve">PEVuZE5vdGU+PENpdGU+PEF1dGhvcj5TY2htaXR6PC9BdXRob3I+PFllYXI+MjAxODwvWWVhcj48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</w:fldData>
              </w:fldChar>
            </w:r>
            <w:r w:rsidR="00147294" w:rsidRPr="008B68B9">
              <w:rPr>
                <w:rFonts w:cs="Calibri"/>
              </w:rPr>
              <w:instrText xml:space="preserve"> ADDIN EN.CITE </w:instrText>
            </w:r>
            <w:r w:rsidR="00147294" w:rsidRPr="008B68B9">
              <w:rPr>
                <w:rFonts w:cs="Calibri"/>
              </w:rPr>
              <w:fldChar w:fldCharType="begin">
                <w:fldData xml:space="preserve">PEVuZE5vdGU+PENpdGU+PEF1dGhvcj5TY2htaXR6PC9BdXRob3I+PFllYXI+MjAxODwvWWVhcj48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</w:fldData>
              </w:fldChar>
            </w:r>
            <w:r w:rsidR="00147294" w:rsidRPr="008B68B9">
              <w:rPr>
                <w:rFonts w:cs="Calibri"/>
              </w:rPr>
              <w:instrText xml:space="preserve"> ADDIN EN.CITE.DATA </w:instrText>
            </w:r>
            <w:r w:rsidR="00147294" w:rsidRPr="008B68B9">
              <w:rPr>
                <w:rFonts w:cs="Calibri"/>
              </w:rPr>
            </w:r>
            <w:r w:rsidR="00147294" w:rsidRPr="008B68B9">
              <w:rPr>
                <w:rFonts w:cs="Calibri"/>
              </w:rPr>
              <w:fldChar w:fldCharType="end"/>
            </w:r>
            <w:r w:rsidRPr="008B68B9">
              <w:rPr>
                <w:rFonts w:cs="Calibri"/>
              </w:rPr>
            </w:r>
            <w:r w:rsidRPr="008B68B9">
              <w:rPr>
                <w:rFonts w:cs="Calibri"/>
              </w:rPr>
              <w:fldChar w:fldCharType="separate"/>
            </w:r>
            <w:r w:rsidR="00147294" w:rsidRPr="008B68B9">
              <w:rPr>
                <w:rFonts w:cs="Calibri"/>
                <w:vertAlign w:val="superscript"/>
              </w:rPr>
              <w:t>3</w:t>
            </w:r>
            <w:r w:rsidRPr="008B68B9">
              <w:rPr>
                <w:rFonts w:cs="Calibri"/>
              </w:rPr>
              <w:fldChar w:fldCharType="end"/>
            </w:r>
            <w:r w:rsidRPr="008B68B9">
              <w:rPr>
                <w:rFonts w:cs="Calibri"/>
              </w:rPr>
              <w:t>.</w:t>
            </w:r>
          </w:p>
          <w:p w14:paraId="400E0833" w14:textId="0E3058A7" w:rsidR="00F44136" w:rsidRPr="008B68B9" w:rsidRDefault="007911FC" w:rsidP="004C74E4">
            <w:pPr>
              <w:pStyle w:val="CLIN3BULLETPOINTS"/>
              <w:rPr>
                <w:rFonts w:cs="Calibri"/>
              </w:rPr>
            </w:pPr>
            <w:r w:rsidRPr="008B68B9">
              <w:rPr>
                <w:rFonts w:cs="Calibri"/>
              </w:rPr>
              <w:t>The BN2/C1</w:t>
            </w:r>
            <w:r w:rsidR="005204EE" w:rsidRPr="008B68B9">
              <w:rPr>
                <w:rFonts w:cs="Calibri"/>
              </w:rPr>
              <w:t>/NOTCH2</w:t>
            </w:r>
            <w:r w:rsidRPr="008B68B9">
              <w:rPr>
                <w:rFonts w:cs="Calibri"/>
              </w:rPr>
              <w:t xml:space="preserve"> subtype is characterised by the co-occurrence of </w:t>
            </w:r>
            <w:r w:rsidRPr="008B68B9">
              <w:rPr>
                <w:rFonts w:cs="Calibri"/>
                <w:i/>
              </w:rPr>
              <w:t>BCL6</w:t>
            </w:r>
            <w:r w:rsidRPr="008B68B9">
              <w:rPr>
                <w:rFonts w:cs="Calibri"/>
              </w:rPr>
              <w:t xml:space="preserve"> fusions and </w:t>
            </w:r>
            <w:r w:rsidR="0026378E" w:rsidRPr="008B68B9">
              <w:rPr>
                <w:rFonts w:cs="Calibri"/>
                <w:i/>
              </w:rPr>
              <w:t>NOTCH2</w:t>
            </w:r>
            <w:r w:rsidR="0026378E" w:rsidRPr="008B68B9">
              <w:rPr>
                <w:rFonts w:cs="Calibri"/>
              </w:rPr>
              <w:t xml:space="preserve"> </w:t>
            </w:r>
            <w:r w:rsidRPr="008B68B9">
              <w:rPr>
                <w:rFonts w:cs="Calibri"/>
              </w:rPr>
              <w:t>mutations</w:t>
            </w:r>
            <w:r w:rsidR="005204EE" w:rsidRPr="008B68B9">
              <w:rPr>
                <w:rFonts w:cs="Calibri"/>
              </w:rPr>
              <w:fldChar w:fldCharType="begin">
                <w:fldData xml:space="preserve">PEVuZE5vdGU+PENpdGU+PEF1dGhvcj5TY2htaXR6PC9BdXRob3I+PFllYXI+MjAxODwvWWVhcj48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</w:fldData>
              </w:fldChar>
            </w:r>
            <w:r w:rsidR="00147294" w:rsidRPr="008B68B9">
              <w:rPr>
                <w:rFonts w:cs="Calibri"/>
              </w:rPr>
              <w:instrText xml:space="preserve"> ADDIN EN.CITE </w:instrText>
            </w:r>
            <w:r w:rsidR="00147294" w:rsidRPr="008B68B9">
              <w:rPr>
                <w:rFonts w:cs="Calibri"/>
              </w:rPr>
              <w:fldChar w:fldCharType="begin">
                <w:fldData xml:space="preserve">PEVuZE5vdGU+PENpdGU+PEF1dGhvcj5TY2htaXR6PC9BdXRob3I+PFllYXI+MjAxODwvWWVhcj48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</w:fldData>
              </w:fldChar>
            </w:r>
            <w:r w:rsidR="00147294" w:rsidRPr="008B68B9">
              <w:rPr>
                <w:rFonts w:cs="Calibri"/>
              </w:rPr>
              <w:instrText xml:space="preserve"> ADDIN EN.CITE.DATA </w:instrText>
            </w:r>
            <w:r w:rsidR="00147294" w:rsidRPr="008B68B9">
              <w:rPr>
                <w:rFonts w:cs="Calibri"/>
              </w:rPr>
            </w:r>
            <w:r w:rsidR="00147294" w:rsidRPr="008B68B9">
              <w:rPr>
                <w:rFonts w:cs="Calibri"/>
              </w:rPr>
              <w:fldChar w:fldCharType="end"/>
            </w:r>
            <w:r w:rsidR="005204EE" w:rsidRPr="008B68B9">
              <w:rPr>
                <w:rFonts w:cs="Calibri"/>
              </w:rPr>
            </w:r>
            <w:r w:rsidR="005204EE" w:rsidRPr="008B68B9">
              <w:rPr>
                <w:rFonts w:cs="Calibri"/>
              </w:rPr>
              <w:fldChar w:fldCharType="separate"/>
            </w:r>
            <w:r w:rsidR="00147294" w:rsidRPr="008B68B9">
              <w:rPr>
                <w:rFonts w:cs="Calibri"/>
                <w:vertAlign w:val="superscript"/>
              </w:rPr>
              <w:t>3-5</w:t>
            </w:r>
            <w:r w:rsidR="005204EE" w:rsidRPr="008B68B9">
              <w:rPr>
                <w:rFonts w:cs="Calibri"/>
              </w:rPr>
              <w:fldChar w:fldCharType="end"/>
            </w:r>
            <w:r w:rsidR="0026378E" w:rsidRPr="008B68B9">
              <w:rPr>
                <w:rFonts w:cs="Calibri"/>
              </w:rPr>
              <w:t>.</w:t>
            </w:r>
            <w:r w:rsidR="00001F9F" w:rsidRPr="008B68B9">
              <w:rPr>
                <w:rFonts w:cs="Calibri"/>
              </w:rPr>
              <w:t xml:space="preserve"> </w:t>
            </w:r>
            <w:r w:rsidRPr="008B68B9">
              <w:rPr>
                <w:rFonts w:cs="Calibri"/>
              </w:rPr>
              <w:t xml:space="preserve"> This subtype </w:t>
            </w:r>
            <w:r w:rsidR="003130CC" w:rsidRPr="008B68B9">
              <w:rPr>
                <w:rFonts w:cs="Calibri"/>
              </w:rPr>
              <w:t>is not</w:t>
            </w:r>
            <w:r w:rsidR="00964A63" w:rsidRPr="008B68B9">
              <w:rPr>
                <w:rFonts w:cs="Calibri"/>
              </w:rPr>
              <w:t xml:space="preserve"> associated with any </w:t>
            </w:r>
            <w:r w:rsidR="003130CC" w:rsidRPr="008B68B9">
              <w:rPr>
                <w:rFonts w:cs="Calibri"/>
              </w:rPr>
              <w:t>COO</w:t>
            </w:r>
            <w:r w:rsidR="00964A63" w:rsidRPr="008B68B9">
              <w:rPr>
                <w:rFonts w:cs="Calibri"/>
              </w:rPr>
              <w:t xml:space="preserve">. </w:t>
            </w:r>
            <w:r w:rsidR="003130CC" w:rsidRPr="008B68B9">
              <w:rPr>
                <w:rFonts w:cs="Calibri"/>
              </w:rPr>
              <w:t>It s</w:t>
            </w:r>
            <w:r w:rsidR="00964A63" w:rsidRPr="008B68B9">
              <w:rPr>
                <w:rFonts w:cs="Calibri"/>
              </w:rPr>
              <w:t xml:space="preserve">hares mutational similarity to MZL but </w:t>
            </w:r>
            <w:r w:rsidR="003130CC" w:rsidRPr="008B68B9">
              <w:rPr>
                <w:rFonts w:cs="Calibri"/>
              </w:rPr>
              <w:t xml:space="preserve">is </w:t>
            </w:r>
            <w:r w:rsidR="00964A63" w:rsidRPr="008B68B9">
              <w:rPr>
                <w:rFonts w:cs="Calibri"/>
              </w:rPr>
              <w:t>not enriched for cases of transformed MZL</w:t>
            </w:r>
            <w:r w:rsidR="005E0E16" w:rsidRPr="008B68B9">
              <w:rPr>
                <w:rFonts w:cs="Calibri"/>
              </w:rPr>
              <w:fldChar w:fldCharType="begin">
                <w:fldData xml:space="preserve">PEVuZE5vdGU+PENpdGU+PEF1dGhvcj5TY2htaXR6PC9BdXRob3I+PFllYXI+MjAxODwvWWVhcj48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</w:fldData>
              </w:fldChar>
            </w:r>
            <w:r w:rsidR="003130CC" w:rsidRPr="008B68B9">
              <w:rPr>
                <w:rFonts w:cs="Calibri"/>
              </w:rPr>
              <w:instrText xml:space="preserve"> ADDIN EN.CITE </w:instrText>
            </w:r>
            <w:r w:rsidR="003130CC" w:rsidRPr="008B68B9">
              <w:rPr>
                <w:rFonts w:cs="Calibri"/>
              </w:rPr>
              <w:fldChar w:fldCharType="begin">
                <w:fldData xml:space="preserve">PEVuZE5vdGU+PENpdGU+PEF1dGhvcj5TY2htaXR6PC9BdXRob3I+PFllYXI+MjAxODwvWWVhcj48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</w:fldData>
              </w:fldChar>
            </w:r>
            <w:r w:rsidR="003130CC" w:rsidRPr="008B68B9">
              <w:rPr>
                <w:rFonts w:cs="Calibri"/>
              </w:rPr>
              <w:instrText xml:space="preserve"> ADDIN EN.CITE.DATA </w:instrText>
            </w:r>
            <w:r w:rsidR="003130CC" w:rsidRPr="008B68B9">
              <w:rPr>
                <w:rFonts w:cs="Calibri"/>
              </w:rPr>
            </w:r>
            <w:r w:rsidR="003130CC" w:rsidRPr="008B68B9">
              <w:rPr>
                <w:rFonts w:cs="Calibri"/>
              </w:rPr>
              <w:fldChar w:fldCharType="end"/>
            </w:r>
            <w:r w:rsidR="005E0E16" w:rsidRPr="008B68B9">
              <w:rPr>
                <w:rFonts w:cs="Calibri"/>
              </w:rPr>
            </w:r>
            <w:r w:rsidR="005E0E16" w:rsidRPr="008B68B9">
              <w:rPr>
                <w:rFonts w:cs="Calibri"/>
              </w:rPr>
              <w:fldChar w:fldCharType="separate"/>
            </w:r>
            <w:r w:rsidR="003130CC" w:rsidRPr="008B68B9">
              <w:rPr>
                <w:rFonts w:cs="Calibri"/>
                <w:vertAlign w:val="superscript"/>
              </w:rPr>
              <w:t>3,4</w:t>
            </w:r>
            <w:r w:rsidR="005E0E16" w:rsidRPr="008B68B9">
              <w:rPr>
                <w:rFonts w:cs="Calibri"/>
              </w:rPr>
              <w:fldChar w:fldCharType="end"/>
            </w:r>
            <w:r w:rsidR="005E0E16" w:rsidRPr="008B68B9">
              <w:rPr>
                <w:rFonts w:cs="Calibri"/>
              </w:rPr>
              <w:t>.</w:t>
            </w:r>
          </w:p>
          <w:p w14:paraId="755D75F3" w14:textId="77777777" w:rsidR="00964A63" w:rsidRPr="008B68B9" w:rsidRDefault="00964A63" w:rsidP="004C74E4">
            <w:pPr>
              <w:pStyle w:val="CLIN3BULLETPOINTS"/>
              <w:rPr>
                <w:rFonts w:cs="Calibri"/>
              </w:rPr>
            </w:pPr>
            <w:r w:rsidRPr="008B68B9">
              <w:rPr>
                <w:rFonts w:cs="Calibri"/>
                <w:i/>
              </w:rPr>
              <w:t xml:space="preserve">EZH2 </w:t>
            </w:r>
            <w:r w:rsidRPr="008B68B9">
              <w:rPr>
                <w:rFonts w:cs="Calibri"/>
              </w:rPr>
              <w:t xml:space="preserve">mutations together with </w:t>
            </w:r>
            <w:r w:rsidRPr="008B68B9">
              <w:rPr>
                <w:rFonts w:cs="Calibri"/>
                <w:i/>
              </w:rPr>
              <w:t xml:space="preserve">BCL2 </w:t>
            </w:r>
            <w:r w:rsidRPr="008B68B9">
              <w:rPr>
                <w:rFonts w:cs="Calibri"/>
              </w:rPr>
              <w:t>translocations define the EZB/C3/BCL2 subtype and are predominantly GCB-DLBCL</w:t>
            </w:r>
            <w:r w:rsidRPr="008B68B9">
              <w:rPr>
                <w:rFonts w:cs="Calibri"/>
              </w:rPr>
              <w:fldChar w:fldCharType="begin">
                <w:fldData xml:space="preserve">PEVuZE5vdGU+PENpdGU+PEF1dGhvcj5TY2htaXR6PC9BdXRob3I+PFllYXI+MjAxODwvWWVhcj48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</w:fldData>
              </w:fldChar>
            </w:r>
            <w:r w:rsidRPr="008B68B9">
              <w:rPr>
                <w:rFonts w:cs="Calibri"/>
              </w:rPr>
              <w:instrText xml:space="preserve"> ADDIN EN.CITE </w:instrText>
            </w:r>
            <w:r w:rsidRPr="008B68B9">
              <w:rPr>
                <w:rFonts w:cs="Calibri"/>
              </w:rPr>
              <w:fldChar w:fldCharType="begin">
                <w:fldData xml:space="preserve">PEVuZE5vdGU+PENpdGU+PEF1dGhvcj5TY2htaXR6PC9BdXRob3I+PFllYXI+MjAxODwvWWVhcj48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</w:fldData>
              </w:fldChar>
            </w:r>
            <w:r w:rsidRPr="008B68B9">
              <w:rPr>
                <w:rFonts w:cs="Calibri"/>
              </w:rPr>
              <w:instrText xml:space="preserve"> ADDIN EN.CITE.DATA </w:instrText>
            </w:r>
            <w:r w:rsidRPr="008B68B9">
              <w:rPr>
                <w:rFonts w:cs="Calibri"/>
              </w:rPr>
            </w:r>
            <w:r w:rsidRPr="008B68B9">
              <w:rPr>
                <w:rFonts w:cs="Calibri"/>
              </w:rPr>
              <w:fldChar w:fldCharType="end"/>
            </w:r>
            <w:r w:rsidRPr="008B68B9">
              <w:rPr>
                <w:rFonts w:cs="Calibri"/>
              </w:rPr>
            </w:r>
            <w:r w:rsidRPr="008B68B9">
              <w:rPr>
                <w:rFonts w:cs="Calibri"/>
              </w:rPr>
              <w:fldChar w:fldCharType="separate"/>
            </w:r>
            <w:r w:rsidRPr="008B68B9">
              <w:rPr>
                <w:rFonts w:cs="Calibri"/>
                <w:vertAlign w:val="superscript"/>
              </w:rPr>
              <w:t>3-5</w:t>
            </w:r>
            <w:r w:rsidRPr="008B68B9">
              <w:rPr>
                <w:rFonts w:cs="Calibri"/>
              </w:rPr>
              <w:fldChar w:fldCharType="end"/>
            </w:r>
            <w:r w:rsidRPr="008B68B9">
              <w:rPr>
                <w:rFonts w:cs="Calibri"/>
              </w:rPr>
              <w:t xml:space="preserve">. This subytpe is enriched for mutations in </w:t>
            </w:r>
            <w:r w:rsidRPr="008B68B9">
              <w:rPr>
                <w:rFonts w:cs="Calibri"/>
                <w:i/>
              </w:rPr>
              <w:t xml:space="preserve">TNFRSF14, CREBBP, EP300, </w:t>
            </w:r>
            <w:r w:rsidRPr="008B68B9">
              <w:rPr>
                <w:rFonts w:cs="Calibri"/>
              </w:rPr>
              <w:t xml:space="preserve">and </w:t>
            </w:r>
            <w:r w:rsidRPr="008B68B9">
              <w:rPr>
                <w:rFonts w:cs="Calibri"/>
                <w:i/>
              </w:rPr>
              <w:t>KMT2D</w:t>
            </w:r>
            <w:r w:rsidR="003130CC" w:rsidRPr="008B68B9">
              <w:rPr>
                <w:rFonts w:cs="Calibri"/>
                <w:i/>
              </w:rPr>
              <w:fldChar w:fldCharType="begin">
                <w:fldData xml:space="preserve">PEVuZE5vdGU+PENpdGU+PEF1dGhvcj5MYWN5PC9BdXRob3I+PFllYXI+MjAyMDwvWWVhcj48UmVj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</w:fldData>
              </w:fldChar>
            </w:r>
            <w:r w:rsidR="003130CC" w:rsidRPr="008B68B9">
              <w:rPr>
                <w:rFonts w:cs="Calibri"/>
                <w:i/>
              </w:rPr>
              <w:instrText xml:space="preserve"> ADDIN EN.CITE </w:instrText>
            </w:r>
            <w:r w:rsidR="003130CC" w:rsidRPr="008B68B9">
              <w:rPr>
                <w:rFonts w:cs="Calibri"/>
                <w:i/>
              </w:rPr>
              <w:fldChar w:fldCharType="begin">
                <w:fldData xml:space="preserve">PEVuZE5vdGU+PENpdGU+PEF1dGhvcj5MYWN5PC9BdXRob3I+PFllYXI+MjAyMDwvWWVhcj48UmVj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</w:fldData>
              </w:fldChar>
            </w:r>
            <w:r w:rsidR="003130CC" w:rsidRPr="008B68B9">
              <w:rPr>
                <w:rFonts w:cs="Calibri"/>
                <w:i/>
              </w:rPr>
              <w:instrText xml:space="preserve"> ADDIN EN.CITE.DATA </w:instrText>
            </w:r>
            <w:r w:rsidR="003130CC" w:rsidRPr="008B68B9">
              <w:rPr>
                <w:rFonts w:cs="Calibri"/>
                <w:i/>
              </w:rPr>
            </w:r>
            <w:r w:rsidR="003130CC" w:rsidRPr="008B68B9">
              <w:rPr>
                <w:rFonts w:cs="Calibri"/>
                <w:i/>
              </w:rPr>
              <w:fldChar w:fldCharType="end"/>
            </w:r>
            <w:r w:rsidR="003130CC" w:rsidRPr="008B68B9">
              <w:rPr>
                <w:rFonts w:cs="Calibri"/>
                <w:i/>
              </w:rPr>
            </w:r>
            <w:r w:rsidR="003130CC" w:rsidRPr="008B68B9">
              <w:rPr>
                <w:rFonts w:cs="Calibri"/>
                <w:i/>
              </w:rPr>
              <w:fldChar w:fldCharType="separate"/>
            </w:r>
            <w:r w:rsidR="003130CC" w:rsidRPr="008B68B9">
              <w:rPr>
                <w:rFonts w:cs="Calibri"/>
                <w:i/>
                <w:vertAlign w:val="superscript"/>
              </w:rPr>
              <w:t>3,4</w:t>
            </w:r>
            <w:r w:rsidR="003130CC" w:rsidRPr="008B68B9">
              <w:rPr>
                <w:rFonts w:cs="Calibri"/>
                <w:i/>
              </w:rPr>
              <w:fldChar w:fldCharType="end"/>
            </w:r>
            <w:r w:rsidRPr="008B68B9">
              <w:rPr>
                <w:rFonts w:cs="Calibri"/>
                <w:i/>
              </w:rPr>
              <w:t>.</w:t>
            </w:r>
          </w:p>
          <w:p w14:paraId="1D82DAEC" w14:textId="22670268" w:rsidR="00964A63" w:rsidRPr="008B68B9" w:rsidRDefault="00964A63" w:rsidP="004C74E4">
            <w:pPr>
              <w:pStyle w:val="CLIN3BULLETPOINTS"/>
              <w:rPr>
                <w:rFonts w:cs="Calibri"/>
              </w:rPr>
            </w:pPr>
            <w:r w:rsidRPr="008B68B9">
              <w:rPr>
                <w:rFonts w:cs="Calibri"/>
              </w:rPr>
              <w:t xml:space="preserve">Histological transformation of follicular lymphoma </w:t>
            </w:r>
            <w:r w:rsidR="00246944" w:rsidRPr="008B68B9">
              <w:rPr>
                <w:rFonts w:cs="Calibri"/>
              </w:rPr>
              <w:t xml:space="preserve">(FL) </w:t>
            </w:r>
            <w:r w:rsidRPr="008B68B9">
              <w:rPr>
                <w:rFonts w:cs="Calibri"/>
              </w:rPr>
              <w:t xml:space="preserve">may show typical mutations observed in FL such as </w:t>
            </w:r>
            <w:r w:rsidRPr="008B68B9">
              <w:rPr>
                <w:rFonts w:cs="Calibri"/>
                <w:i/>
              </w:rPr>
              <w:t>KMT2D, CREBBP</w:t>
            </w:r>
            <w:r w:rsidRPr="008B68B9">
              <w:rPr>
                <w:rFonts w:cs="Calibri"/>
              </w:rPr>
              <w:t xml:space="preserve">, </w:t>
            </w:r>
            <w:r w:rsidRPr="008B68B9">
              <w:rPr>
                <w:rFonts w:cs="Calibri"/>
                <w:i/>
              </w:rPr>
              <w:t>EP300</w:t>
            </w:r>
            <w:r w:rsidR="00C1405A">
              <w:rPr>
                <w:rFonts w:cs="Calibri"/>
              </w:rPr>
              <w:t xml:space="preserve">, </w:t>
            </w:r>
            <w:r w:rsidR="00C1405A">
              <w:rPr>
                <w:rFonts w:cs="Calibri"/>
                <w:i/>
              </w:rPr>
              <w:t>EZH2</w:t>
            </w:r>
            <w:r w:rsidRPr="008B68B9">
              <w:rPr>
                <w:rFonts w:cs="Calibri"/>
              </w:rPr>
              <w:t xml:space="preserve"> and </w:t>
            </w:r>
            <w:r w:rsidRPr="008B68B9">
              <w:rPr>
                <w:rFonts w:cs="Calibri"/>
                <w:i/>
              </w:rPr>
              <w:t>STAT6</w:t>
            </w:r>
            <w:r w:rsidRPr="008B68B9">
              <w:rPr>
                <w:rFonts w:cs="Calibri"/>
              </w:rPr>
              <w:t xml:space="preserve"> (also seen in the EZB/C3/BCL2 DLBCL subtype</w:t>
            </w:r>
            <w:r w:rsidR="003130CC" w:rsidRPr="008B68B9">
              <w:rPr>
                <w:rFonts w:cs="Calibri"/>
              </w:rPr>
              <w:fldChar w:fldCharType="begin"/>
            </w:r>
            <w:r w:rsidR="003130CC" w:rsidRPr="008B68B9">
              <w:rPr>
                <w:rFonts w:cs="Calibri"/>
              </w:rPr>
              <w:instrText xml:space="preserve"> ADDIN EN.CITE &lt;EndNote&gt;&lt;Cite&gt;&lt;Author&gt;Lacy&lt;/Author&gt;&lt;Year&gt;2020&lt;/Year&gt;&lt;RecNum&gt;3088&lt;/RecNum&gt;&lt;DisplayText&gt;&lt;style face="superscript"&gt;4&lt;/style&gt;&lt;/DisplayText&gt;&lt;record&gt;&lt;rec-number&gt;3088&lt;/rec-number&gt;&lt;foreign-keys&gt;&lt;key app="EN" db-id="5wep2s5sfw2et6evrtzp092brtz2s0d20svw" timestamp="1625011231" guid="653f13b0-5af7-4af2-93a4-6b104ca66514"&gt;3088&lt;/key&gt;&lt;/foreign-keys&gt;&lt;ref-type name="Journal Article"&gt;17&lt;/ref-type&gt;&lt;contributors&gt;&lt;authors&gt;&lt;author&gt;Lacy, Stuart E.&lt;/author&gt;&lt;author&gt;Barrans, Sharon L.&lt;/author&gt;&lt;author&gt;Beer, Philip A.&lt;/author&gt;&lt;author&gt;Painter, Daniel&lt;/author&gt;&lt;author&gt;Smith, Alexandra G.&lt;/author&gt;&lt;author&gt;Roman, Eve&lt;/author&gt;&lt;author&gt;Cooke, Susanna L.&lt;/author&gt;&lt;author&gt;Ruiz, Camilo&lt;/author&gt;&lt;author&gt;Glover, Paul&lt;/author&gt;&lt;author&gt;Van Hoppe, Suzan J. L.&lt;/author&gt;&lt;author&gt;Webster, Nichola&lt;/author&gt;&lt;author&gt;Campbell, Peter J.&lt;/author&gt;&lt;author&gt;Tooze, Reuben M.&lt;/author&gt;&lt;author&gt;Patmore, Russell&lt;/author&gt;&lt;author&gt;Burton, Cathy&lt;/author&gt;&lt;author&gt;Crouch, Simon&lt;/author&gt;&lt;author&gt;Hodson, Daniel J.&lt;/author&gt;&lt;/authors&gt;&lt;/contributors&gt;&lt;titles&gt;&lt;title&gt;Targeted sequencing in DLBCL, molecular subtypes, and outcomes: a Haematological Malignancy Research Network report&lt;/title&gt;&lt;secondary-title&gt;Blood&lt;/secondary-title&gt;&lt;/titles&gt;&lt;periodical&gt;&lt;full-title&gt;Blood&lt;/full-title&gt;&lt;/periodical&gt;&lt;pages&gt;1759-1771&lt;/pages&gt;&lt;volume&gt;135&lt;/volume&gt;&lt;number&gt;20&lt;/number&gt;&lt;dates&gt;&lt;year&gt;2020&lt;/year&gt;&lt;/dates&gt;&lt;isbn&gt;0006-4971&lt;/isbn&gt;&lt;urls&gt;&lt;related-urls&gt;&lt;url&gt;https://doi.org/10.1182/blood.2019003535&lt;/url&gt;&lt;/related-urls&gt;&lt;/urls&gt;&lt;electronic-resource-num&gt;10.1182/blood.2019003535&lt;/electronic-resource-num&gt;&lt;access-date&gt;6/30/2021&lt;/access-date&gt;&lt;/record&gt;&lt;/Cite&gt;&lt;/EndNote&gt;</w:instrText>
            </w:r>
            <w:r w:rsidR="003130CC" w:rsidRPr="008B68B9">
              <w:rPr>
                <w:rFonts w:cs="Calibri"/>
              </w:rPr>
              <w:fldChar w:fldCharType="separate"/>
            </w:r>
            <w:r w:rsidR="003130CC" w:rsidRPr="008B68B9">
              <w:rPr>
                <w:rFonts w:cs="Calibri"/>
                <w:vertAlign w:val="superscript"/>
              </w:rPr>
              <w:t>4</w:t>
            </w:r>
            <w:r w:rsidR="003130CC" w:rsidRPr="008B68B9">
              <w:rPr>
                <w:rFonts w:cs="Calibri"/>
              </w:rPr>
              <w:fldChar w:fldCharType="end"/>
            </w:r>
            <w:r w:rsidRPr="008B68B9">
              <w:rPr>
                <w:rFonts w:cs="Calibri"/>
              </w:rPr>
              <w:t xml:space="preserve">) along with </w:t>
            </w:r>
            <w:r w:rsidR="003130CC" w:rsidRPr="008B68B9">
              <w:rPr>
                <w:rFonts w:cs="Calibri"/>
              </w:rPr>
              <w:t xml:space="preserve">aberrant somatic hypermutation, </w:t>
            </w:r>
            <w:r w:rsidRPr="008B68B9">
              <w:rPr>
                <w:rFonts w:cs="Calibri"/>
              </w:rPr>
              <w:t xml:space="preserve">biallelic loss of </w:t>
            </w:r>
            <w:r w:rsidRPr="008B68B9">
              <w:rPr>
                <w:rFonts w:cs="Calibri"/>
                <w:i/>
              </w:rPr>
              <w:t xml:space="preserve">CDKN2A/B </w:t>
            </w:r>
            <w:r w:rsidRPr="008B68B9">
              <w:rPr>
                <w:rFonts w:cs="Calibri"/>
              </w:rPr>
              <w:t xml:space="preserve">and/or </w:t>
            </w:r>
            <w:r w:rsidRPr="008B68B9">
              <w:rPr>
                <w:rFonts w:cs="Calibri"/>
                <w:i/>
              </w:rPr>
              <w:t>TP53</w:t>
            </w:r>
            <w:r w:rsidRPr="008B68B9">
              <w:rPr>
                <w:rFonts w:cs="Calibri"/>
              </w:rPr>
              <w:t xml:space="preserve"> and </w:t>
            </w:r>
            <w:r w:rsidRPr="008B68B9">
              <w:rPr>
                <w:rFonts w:cs="Calibri"/>
                <w:i/>
              </w:rPr>
              <w:t>MYC</w:t>
            </w:r>
            <w:r w:rsidRPr="008B68B9">
              <w:rPr>
                <w:rFonts w:cs="Calibri"/>
              </w:rPr>
              <w:t xml:space="preserve"> </w:t>
            </w:r>
            <w:r w:rsidR="003130CC" w:rsidRPr="008B68B9">
              <w:rPr>
                <w:rFonts w:cs="Calibri"/>
              </w:rPr>
              <w:t>rearrangement</w:t>
            </w:r>
            <w:r w:rsidR="003130CC" w:rsidRPr="008B68B9">
              <w:rPr>
                <w:rFonts w:cs="Calibri"/>
              </w:rPr>
              <w:fldChar w:fldCharType="begin"/>
            </w:r>
            <w:r w:rsidR="003130CC" w:rsidRPr="008B68B9">
              <w:rPr>
                <w:rFonts w:cs="Calibri"/>
              </w:rPr>
              <w:instrText xml:space="preserve"> ADDIN EN.CITE &lt;EndNote&gt;&lt;Cite&gt;&lt;Author&gt;Pasqualucci&lt;/Author&gt;&lt;Year&gt;2014&lt;/Year&gt;&lt;RecNum&gt;794&lt;/RecNum&gt;&lt;DisplayText&gt;&lt;style face="superscript"&gt;6&lt;/style&gt;&lt;/DisplayText&gt;&lt;record&gt;&lt;rec-number&gt;794&lt;/rec-number&gt;&lt;foreign-keys&gt;&lt;key app="EN" db-id="5wep2s5sfw2et6evrtzp092brtz2s0d20svw" timestamp="1613001685" guid="c529f06c-2282-4d9c-bcc0-4c037ade4ca5"&gt;794&lt;/key&gt;&lt;/foreign-keys&gt;&lt;ref-type name="Journal Article"&gt;17&lt;/ref-type&gt;&lt;contributors&gt;&lt;authors&gt;&lt;author&gt;Pasqualucci, Laura&lt;/author&gt;&lt;author&gt;Khiabanian, Hossein&lt;/author&gt;&lt;author&gt;Fangazio, Marco&lt;/author&gt;&lt;author&gt;Vasishtha, Mansi&lt;/author&gt;&lt;author&gt;Messina, Monica&lt;/author&gt;&lt;author&gt;Holmes, Antony B&lt;/author&gt;&lt;author&gt;Ouillette, Peter&lt;/author&gt;&lt;author&gt;Trifonov, Vladimir&lt;/author&gt;&lt;author&gt;Rossi, Davide&lt;/author&gt;&lt;author&gt;Tabbò, Fabrizio&lt;/author&gt;&lt;author&gt;Ponzoni, Maurilio&lt;/author&gt;&lt;author&gt;Chadburn, Amy&lt;/author&gt;&lt;author&gt;Murty, Vundavalli V&lt;/author&gt;&lt;author&gt;Bhagat, Govind&lt;/author&gt;&lt;author&gt;Gaidano, Gianluca&lt;/author&gt;&lt;author&gt;Inghirami, Giorgio&lt;/author&gt;&lt;author&gt;Malek, Sami N&lt;/author&gt;&lt;author&gt;Rabadan, Raul&lt;/author&gt;&lt;author&gt;Dalla-Favera, Riccardo&lt;/author&gt;&lt;/authors&gt;&lt;/contributors&gt;&lt;titles&gt;&lt;title&gt;Genetics of Follicular Lymphoma Transformation&lt;/title&gt;&lt;secondary-title&gt;Cell Reports&lt;/secondary-title&gt;&lt;/titles&gt;&lt;periodical&gt;&lt;full-title&gt;Cell Reports&lt;/full-title&gt;&lt;/periodical&gt;&lt;pages&gt;130-140&lt;/pages&gt;&lt;volume&gt;6&lt;/volume&gt;&lt;number&gt;1&lt;/number&gt;&lt;dates&gt;&lt;year&gt;2014&lt;/year&gt;&lt;pub-dates&gt;&lt;date&gt;2014/01/16/&lt;/date&gt;&lt;/pub-dates&gt;&lt;/dates&gt;&lt;isbn&gt;2211-1247&lt;/isbn&gt;&lt;urls&gt;&lt;related-urls&gt;&lt;url&gt;http://www.sciencedirect.com/science/article/pii/S2211124713007857&lt;/url&gt;&lt;/related-urls&gt;&lt;/urls&gt;&lt;electronic-resource-num&gt;https://doi.org/10.1016/j.celrep.2013.12.027&lt;/electronic-resource-num&gt;&lt;/record&gt;&lt;/Cite&gt;&lt;/EndNote&gt;</w:instrText>
            </w:r>
            <w:r w:rsidR="003130CC" w:rsidRPr="008B68B9">
              <w:rPr>
                <w:rFonts w:cs="Calibri"/>
              </w:rPr>
              <w:fldChar w:fldCharType="separate"/>
            </w:r>
            <w:r w:rsidR="003130CC" w:rsidRPr="008B68B9">
              <w:rPr>
                <w:rFonts w:cs="Calibri"/>
                <w:vertAlign w:val="superscript"/>
              </w:rPr>
              <w:t>6</w:t>
            </w:r>
            <w:r w:rsidR="003130CC" w:rsidRPr="008B68B9">
              <w:rPr>
                <w:rFonts w:cs="Calibri"/>
              </w:rPr>
              <w:fldChar w:fldCharType="end"/>
            </w:r>
            <w:r w:rsidRPr="008B68B9">
              <w:rPr>
                <w:rFonts w:cs="Calibri"/>
              </w:rPr>
              <w:t>.</w:t>
            </w:r>
          </w:p>
          <w:p w14:paraId="40155C16" w14:textId="6A75F410" w:rsidR="00916368" w:rsidRPr="008B68B9" w:rsidRDefault="00001F9F" w:rsidP="004C74E4">
            <w:pPr>
              <w:pStyle w:val="CLIN3BULLETPOINTS"/>
              <w:rPr>
                <w:rFonts w:cs="Calibri"/>
              </w:rPr>
            </w:pPr>
            <w:r w:rsidRPr="008B68B9">
              <w:rPr>
                <w:rFonts w:cs="Calibri"/>
              </w:rPr>
              <w:t xml:space="preserve">Primary mediastinal B-cell lymphoma (PMBL) </w:t>
            </w:r>
            <w:r w:rsidR="00F44136" w:rsidRPr="008B68B9">
              <w:rPr>
                <w:rFonts w:cs="Calibri"/>
              </w:rPr>
              <w:t>has</w:t>
            </w:r>
            <w:r w:rsidRPr="008B68B9">
              <w:rPr>
                <w:rFonts w:cs="Calibri"/>
              </w:rPr>
              <w:t xml:space="preserve"> both a gene expression profile and mutational profile distinct from </w:t>
            </w:r>
            <w:r w:rsidR="00571744" w:rsidRPr="008B68B9">
              <w:rPr>
                <w:rFonts w:cs="Calibri"/>
              </w:rPr>
              <w:t>DLBCL</w:t>
            </w:r>
            <w:r w:rsidRPr="008B68B9">
              <w:rPr>
                <w:rFonts w:cs="Calibri"/>
              </w:rPr>
              <w:t xml:space="preserve"> but similar to classical Hodgkin lymphoma (cHL)</w:t>
            </w:r>
            <w:r w:rsidRPr="008B68B9">
              <w:rPr>
                <w:rFonts w:cs="Calibri"/>
              </w:rPr>
              <w:fldChar w:fldCharType="begin">
                <w:fldData xml:space="preserve">PEVuZE5vdGU+PENpdGU+PEF1dGhvcj5Sb3NlbndhbGQ8L0F1dGhvcj48WWVhcj4yMDAzPC9ZZWFy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</w:fldData>
              </w:fldChar>
            </w:r>
            <w:r w:rsidR="003130CC" w:rsidRPr="008B68B9">
              <w:rPr>
                <w:rFonts w:cs="Calibri"/>
              </w:rPr>
              <w:instrText xml:space="preserve"> ADDIN EN.CITE </w:instrText>
            </w:r>
            <w:r w:rsidR="003130CC" w:rsidRPr="008B68B9">
              <w:rPr>
                <w:rFonts w:cs="Calibri"/>
              </w:rPr>
              <w:fldChar w:fldCharType="begin">
                <w:fldData xml:space="preserve">PEVuZE5vdGU+PENpdGU+PEF1dGhvcj5Sb3NlbndhbGQ8L0F1dGhvcj48WWVhcj4yMDAzPC9ZZWFy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</w:fldData>
              </w:fldChar>
            </w:r>
            <w:r w:rsidR="003130CC" w:rsidRPr="008B68B9">
              <w:rPr>
                <w:rFonts w:cs="Calibri"/>
              </w:rPr>
              <w:instrText xml:space="preserve"> ADDIN EN.CITE.DATA </w:instrText>
            </w:r>
            <w:r w:rsidR="003130CC" w:rsidRPr="008B68B9">
              <w:rPr>
                <w:rFonts w:cs="Calibri"/>
              </w:rPr>
            </w:r>
            <w:r w:rsidR="003130CC" w:rsidRPr="008B68B9">
              <w:rPr>
                <w:rFonts w:cs="Calibri"/>
              </w:rPr>
              <w:fldChar w:fldCharType="end"/>
            </w:r>
            <w:r w:rsidRPr="008B68B9">
              <w:rPr>
                <w:rFonts w:cs="Calibri"/>
              </w:rPr>
            </w:r>
            <w:r w:rsidRPr="008B68B9">
              <w:rPr>
                <w:rFonts w:cs="Calibri"/>
              </w:rPr>
              <w:fldChar w:fldCharType="separate"/>
            </w:r>
            <w:r w:rsidR="003130CC" w:rsidRPr="008B68B9">
              <w:rPr>
                <w:rFonts w:cs="Calibri"/>
                <w:vertAlign w:val="superscript"/>
              </w:rPr>
              <w:t>7-9</w:t>
            </w:r>
            <w:r w:rsidRPr="008B68B9">
              <w:rPr>
                <w:rFonts w:cs="Calibri"/>
              </w:rPr>
              <w:fldChar w:fldCharType="end"/>
            </w:r>
            <w:r w:rsidRPr="008B68B9">
              <w:rPr>
                <w:rFonts w:cs="Calibri"/>
              </w:rPr>
              <w:t>.</w:t>
            </w:r>
            <w:r w:rsidR="00916368" w:rsidRPr="008B68B9">
              <w:rPr>
                <w:rFonts w:cs="Calibri"/>
              </w:rPr>
              <w:t xml:space="preserve"> PMBL is characterised by constitutive activation of JAK-STAT and NF-kB signalling pathways as well as amplification or translocation</w:t>
            </w:r>
            <w:r w:rsidR="00571744" w:rsidRPr="008B68B9">
              <w:rPr>
                <w:rFonts w:cs="Calibri"/>
              </w:rPr>
              <w:t xml:space="preserve"> of</w:t>
            </w:r>
            <w:r w:rsidR="00916368" w:rsidRPr="008B68B9">
              <w:rPr>
                <w:rFonts w:cs="Calibri"/>
              </w:rPr>
              <w:t xml:space="preserve"> 9p24.1. This region contains </w:t>
            </w:r>
            <w:r w:rsidR="00916368" w:rsidRPr="008B68B9">
              <w:rPr>
                <w:rFonts w:cs="Calibri"/>
                <w:i/>
              </w:rPr>
              <w:t>JAK2, CD274</w:t>
            </w:r>
            <w:r w:rsidR="008363A0" w:rsidRPr="008B68B9">
              <w:rPr>
                <w:rFonts w:cs="Calibri"/>
                <w:i/>
              </w:rPr>
              <w:t xml:space="preserve"> </w:t>
            </w:r>
            <w:r w:rsidR="008363A0" w:rsidRPr="008B68B9">
              <w:rPr>
                <w:rFonts w:cs="Calibri"/>
              </w:rPr>
              <w:t>(PD-L1</w:t>
            </w:r>
            <w:r w:rsidR="00916368" w:rsidRPr="008B68B9">
              <w:rPr>
                <w:rFonts w:cs="Calibri"/>
              </w:rPr>
              <w:t xml:space="preserve">) and </w:t>
            </w:r>
            <w:r w:rsidR="008363A0" w:rsidRPr="008B68B9">
              <w:rPr>
                <w:rFonts w:cs="Calibri"/>
                <w:i/>
              </w:rPr>
              <w:t xml:space="preserve">PDCD1LG2 </w:t>
            </w:r>
            <w:r w:rsidR="008363A0" w:rsidRPr="008B68B9">
              <w:rPr>
                <w:rFonts w:cs="Calibri"/>
              </w:rPr>
              <w:t>(</w:t>
            </w:r>
            <w:r w:rsidR="00916368" w:rsidRPr="008B68B9">
              <w:rPr>
                <w:rFonts w:cs="Calibri"/>
              </w:rPr>
              <w:t>PD</w:t>
            </w:r>
            <w:r w:rsidR="008363A0" w:rsidRPr="008B68B9">
              <w:rPr>
                <w:rFonts w:cs="Calibri"/>
              </w:rPr>
              <w:t>-</w:t>
            </w:r>
            <w:r w:rsidR="00916368" w:rsidRPr="008B68B9">
              <w:rPr>
                <w:rFonts w:cs="Calibri"/>
              </w:rPr>
              <w:t>L2</w:t>
            </w:r>
            <w:r w:rsidR="008363A0" w:rsidRPr="008B68B9">
              <w:rPr>
                <w:rFonts w:cs="Calibri"/>
              </w:rPr>
              <w:t>)</w:t>
            </w:r>
            <w:r w:rsidR="00916368" w:rsidRPr="008B68B9">
              <w:rPr>
                <w:rFonts w:cs="Calibri"/>
                <w:i/>
              </w:rPr>
              <w:t xml:space="preserve"> </w:t>
            </w:r>
            <w:r w:rsidR="00916368" w:rsidRPr="008B68B9">
              <w:rPr>
                <w:rFonts w:cs="Calibri"/>
              </w:rPr>
              <w:t>genes whose co-amplification likely cooperates in the pathogenesis of PMBL</w:t>
            </w:r>
            <w:r w:rsidR="00916368" w:rsidRPr="008B68B9">
              <w:rPr>
                <w:rFonts w:cs="Calibri"/>
              </w:rPr>
              <w:fldChar w:fldCharType="begin">
                <w:fldData xml:space="preserve">PEVuZE5vdGU+PENpdGU+PEF1dGhvcj5HcmVlbjwvQXV0aG9yPjxZZWFyPjIwMTA8L1llYXI+PFJl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</w:fldData>
              </w:fldChar>
            </w:r>
            <w:r w:rsidR="003130CC" w:rsidRPr="008B68B9">
              <w:rPr>
                <w:rFonts w:cs="Calibri"/>
              </w:rPr>
              <w:instrText xml:space="preserve"> ADDIN EN.CITE </w:instrText>
            </w:r>
            <w:r w:rsidR="003130CC" w:rsidRPr="008B68B9">
              <w:rPr>
                <w:rFonts w:cs="Calibri"/>
              </w:rPr>
              <w:fldChar w:fldCharType="begin">
                <w:fldData xml:space="preserve">PEVuZE5vdGU+PENpdGU+PEF1dGhvcj5HcmVlbjwvQXV0aG9yPjxZZWFyPjIwMTA8L1llYXI+PFJl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</w:fldData>
              </w:fldChar>
            </w:r>
            <w:r w:rsidR="003130CC" w:rsidRPr="008B68B9">
              <w:rPr>
                <w:rFonts w:cs="Calibri"/>
              </w:rPr>
              <w:instrText xml:space="preserve"> ADDIN EN.CITE.DATA </w:instrText>
            </w:r>
            <w:r w:rsidR="003130CC" w:rsidRPr="008B68B9">
              <w:rPr>
                <w:rFonts w:cs="Calibri"/>
              </w:rPr>
            </w:r>
            <w:r w:rsidR="003130CC" w:rsidRPr="008B68B9">
              <w:rPr>
                <w:rFonts w:cs="Calibri"/>
              </w:rPr>
              <w:fldChar w:fldCharType="end"/>
            </w:r>
            <w:r w:rsidR="00916368" w:rsidRPr="008B68B9">
              <w:rPr>
                <w:rFonts w:cs="Calibri"/>
              </w:rPr>
            </w:r>
            <w:r w:rsidR="00916368" w:rsidRPr="008B68B9">
              <w:rPr>
                <w:rFonts w:cs="Calibri"/>
              </w:rPr>
              <w:fldChar w:fldCharType="separate"/>
            </w:r>
            <w:r w:rsidR="003130CC" w:rsidRPr="008B68B9">
              <w:rPr>
                <w:rFonts w:cs="Calibri"/>
                <w:vertAlign w:val="superscript"/>
              </w:rPr>
              <w:t>10,11</w:t>
            </w:r>
            <w:r w:rsidR="00916368" w:rsidRPr="008B68B9">
              <w:rPr>
                <w:rFonts w:cs="Calibri"/>
              </w:rPr>
              <w:fldChar w:fldCharType="end"/>
            </w:r>
            <w:r w:rsidR="00916368" w:rsidRPr="008B68B9">
              <w:rPr>
                <w:rFonts w:cs="Calibri"/>
              </w:rPr>
              <w:t>.</w:t>
            </w:r>
          </w:p>
          <w:p w14:paraId="0E7A955B" w14:textId="77777777" w:rsidR="00F44136" w:rsidRPr="008B68B9" w:rsidRDefault="00F44136" w:rsidP="004C74E4">
            <w:pPr>
              <w:pStyle w:val="CLIN3BULLETPOINTS"/>
              <w:rPr>
                <w:rFonts w:cs="Calibri"/>
              </w:rPr>
            </w:pPr>
            <w:r w:rsidRPr="008B68B9">
              <w:rPr>
                <w:rFonts w:cs="Calibri"/>
              </w:rPr>
              <w:t xml:space="preserve">Recurrently observed mutations in PMBL include </w:t>
            </w:r>
            <w:r w:rsidRPr="008B68B9">
              <w:rPr>
                <w:rFonts w:cs="Calibri"/>
                <w:i/>
              </w:rPr>
              <w:t>SOCS1</w:t>
            </w:r>
            <w:r w:rsidRPr="008B68B9">
              <w:rPr>
                <w:rFonts w:cs="Calibri"/>
              </w:rPr>
              <w:t xml:space="preserve"> inactivating mutations (~60% cases), </w:t>
            </w:r>
            <w:r w:rsidRPr="008B68B9">
              <w:rPr>
                <w:rFonts w:cs="Calibri"/>
                <w:i/>
              </w:rPr>
              <w:t>STAT6</w:t>
            </w:r>
            <w:r w:rsidRPr="008B68B9">
              <w:rPr>
                <w:rFonts w:cs="Calibri"/>
              </w:rPr>
              <w:t xml:space="preserve"> (~35%), </w:t>
            </w:r>
            <w:r w:rsidRPr="008B68B9">
              <w:rPr>
                <w:rFonts w:cs="Calibri"/>
                <w:i/>
              </w:rPr>
              <w:t xml:space="preserve">TNFAIP3 </w:t>
            </w:r>
            <w:r w:rsidRPr="008B68B9">
              <w:rPr>
                <w:rFonts w:cs="Calibri"/>
              </w:rPr>
              <w:t xml:space="preserve">(~35%), </w:t>
            </w:r>
            <w:r w:rsidRPr="008B68B9">
              <w:rPr>
                <w:rFonts w:cs="Calibri"/>
                <w:i/>
              </w:rPr>
              <w:t>PTPN1</w:t>
            </w:r>
            <w:r w:rsidRPr="008B68B9">
              <w:rPr>
                <w:rFonts w:cs="Calibri"/>
              </w:rPr>
              <w:t xml:space="preserve"> (~20%) and </w:t>
            </w:r>
            <w:r w:rsidRPr="008B68B9">
              <w:rPr>
                <w:rFonts w:cs="Calibri"/>
                <w:i/>
              </w:rPr>
              <w:t>XPO1</w:t>
            </w:r>
            <w:r w:rsidRPr="008B68B9">
              <w:rPr>
                <w:rFonts w:cs="Calibri"/>
              </w:rPr>
              <w:t xml:space="preserve"> (~25%)</w:t>
            </w:r>
            <w:r w:rsidRPr="008B68B9">
              <w:rPr>
                <w:rFonts w:cs="Calibri"/>
              </w:rPr>
              <w:fldChar w:fldCharType="begin">
                <w:fldData xml:space="preserve">PEVuZE5vdGU+PENpdGU+PEF1dGhvcj5Nb3R0b2s8L0F1dGhvcj48WWVhcj4yMDE5PC9ZZWFyPjxS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</w:fldData>
              </w:fldChar>
            </w:r>
            <w:r w:rsidR="003130CC" w:rsidRPr="008B68B9">
              <w:rPr>
                <w:rFonts w:cs="Calibri"/>
              </w:rPr>
              <w:instrText xml:space="preserve"> ADDIN EN.CITE </w:instrText>
            </w:r>
            <w:r w:rsidR="003130CC" w:rsidRPr="008B68B9">
              <w:rPr>
                <w:rFonts w:cs="Calibri"/>
              </w:rPr>
              <w:fldChar w:fldCharType="begin">
                <w:fldData xml:space="preserve">PEVuZE5vdGU+PENpdGU+PEF1dGhvcj5Nb3R0b2s8L0F1dGhvcj48WWVhcj4yMDE5PC9ZZWFyPjxS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</w:fldData>
              </w:fldChar>
            </w:r>
            <w:r w:rsidR="003130CC" w:rsidRPr="008B68B9">
              <w:rPr>
                <w:rFonts w:cs="Calibri"/>
              </w:rPr>
              <w:instrText xml:space="preserve"> ADDIN EN.CITE.DATA </w:instrText>
            </w:r>
            <w:r w:rsidR="003130CC" w:rsidRPr="008B68B9">
              <w:rPr>
                <w:rFonts w:cs="Calibri"/>
              </w:rPr>
            </w:r>
            <w:r w:rsidR="003130CC" w:rsidRPr="008B68B9">
              <w:rPr>
                <w:rFonts w:cs="Calibri"/>
              </w:rPr>
              <w:fldChar w:fldCharType="end"/>
            </w:r>
            <w:r w:rsidRPr="008B68B9">
              <w:rPr>
                <w:rFonts w:cs="Calibri"/>
              </w:rPr>
            </w:r>
            <w:r w:rsidRPr="008B68B9">
              <w:rPr>
                <w:rFonts w:cs="Calibri"/>
              </w:rPr>
              <w:fldChar w:fldCharType="separate"/>
            </w:r>
            <w:r w:rsidR="003130CC" w:rsidRPr="008B68B9">
              <w:rPr>
                <w:rFonts w:cs="Calibri"/>
                <w:vertAlign w:val="superscript"/>
              </w:rPr>
              <w:t>9,12-15</w:t>
            </w:r>
            <w:r w:rsidRPr="008B68B9">
              <w:rPr>
                <w:rFonts w:cs="Calibri"/>
              </w:rPr>
              <w:fldChar w:fldCharType="end"/>
            </w:r>
            <w:r w:rsidRPr="008B68B9">
              <w:rPr>
                <w:rFonts w:cs="Calibri"/>
              </w:rPr>
              <w:t>.</w:t>
            </w:r>
          </w:p>
          <w:p w14:paraId="0FC083FA" w14:textId="7D6BC212" w:rsidR="003C7741" w:rsidRPr="008B68B9" w:rsidRDefault="003C7741" w:rsidP="004C74E4">
            <w:pPr>
              <w:pStyle w:val="CLIN3BULLETPOINTS"/>
              <w:rPr>
                <w:rFonts w:cs="Calibri"/>
              </w:rPr>
            </w:pPr>
            <w:r w:rsidRPr="008B68B9">
              <w:rPr>
                <w:rFonts w:cs="Calibri"/>
              </w:rPr>
              <w:t>Some cases of nodal DLBCL share molecular overlap with PMBL (SOCS1/SGK1 subgroup)</w:t>
            </w:r>
            <w:r w:rsidRPr="008B68B9">
              <w:rPr>
                <w:rFonts w:cs="Calibri"/>
              </w:rPr>
              <w:fldChar w:fldCharType="begin">
                <w:fldData xml:space="preserve">PEVuZE5vdGU+PENpdGU+PEF1dGhvcj5MYWN5PC9BdXRob3I+PFllYXI+MjAyMDwvWWVhcj48UmVj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</w:fldData>
              </w:fldChar>
            </w:r>
            <w:r w:rsidR="003130CC" w:rsidRPr="008B68B9">
              <w:rPr>
                <w:rFonts w:cs="Calibri"/>
              </w:rPr>
              <w:instrText xml:space="preserve"> ADDIN EN.CITE </w:instrText>
            </w:r>
            <w:r w:rsidR="003130CC" w:rsidRPr="008B68B9">
              <w:rPr>
                <w:rFonts w:cs="Calibri"/>
              </w:rPr>
              <w:fldChar w:fldCharType="begin">
                <w:fldData xml:space="preserve">PEVuZE5vdGU+PENpdGU+PEF1dGhvcj5MYWN5PC9BdXRob3I+PFllYXI+MjAyMDwvWWVhcj48UmVj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</w:fldData>
              </w:fldChar>
            </w:r>
            <w:r w:rsidR="003130CC" w:rsidRPr="008B68B9">
              <w:rPr>
                <w:rFonts w:cs="Calibri"/>
              </w:rPr>
              <w:instrText xml:space="preserve"> ADDIN EN.CITE.DATA </w:instrText>
            </w:r>
            <w:r w:rsidR="003130CC" w:rsidRPr="008B68B9">
              <w:rPr>
                <w:rFonts w:cs="Calibri"/>
              </w:rPr>
            </w:r>
            <w:r w:rsidR="003130CC" w:rsidRPr="008B68B9">
              <w:rPr>
                <w:rFonts w:cs="Calibri"/>
              </w:rPr>
              <w:fldChar w:fldCharType="end"/>
            </w:r>
            <w:r w:rsidRPr="008B68B9">
              <w:rPr>
                <w:rFonts w:cs="Calibri"/>
              </w:rPr>
            </w:r>
            <w:r w:rsidRPr="008B68B9">
              <w:rPr>
                <w:rFonts w:cs="Calibri"/>
              </w:rPr>
              <w:fldChar w:fldCharType="separate"/>
            </w:r>
            <w:r w:rsidR="003130CC" w:rsidRPr="008B68B9">
              <w:rPr>
                <w:rFonts w:cs="Calibri"/>
                <w:vertAlign w:val="superscript"/>
              </w:rPr>
              <w:t>4,16</w:t>
            </w:r>
            <w:r w:rsidRPr="008B68B9">
              <w:rPr>
                <w:rFonts w:cs="Calibri"/>
              </w:rPr>
              <w:fldChar w:fldCharType="end"/>
            </w:r>
            <w:r w:rsidRPr="008B68B9">
              <w:rPr>
                <w:rFonts w:cs="Calibri"/>
              </w:rPr>
              <w:t>.</w:t>
            </w:r>
          </w:p>
          <w:p w14:paraId="6793BEF9" w14:textId="68590D32" w:rsidR="0026378E" w:rsidRDefault="007728B5" w:rsidP="004C74E4">
            <w:pPr>
              <w:pStyle w:val="CLIN3BULLETPOINTS"/>
              <w:rPr>
                <w:rFonts w:cs="Calibri"/>
              </w:rPr>
            </w:pPr>
            <w:r w:rsidRPr="008B68B9">
              <w:rPr>
                <w:rFonts w:cs="Calibri"/>
              </w:rPr>
              <w:t>Mutations in</w:t>
            </w:r>
            <w:r w:rsidR="00964A63" w:rsidRPr="008B68B9">
              <w:rPr>
                <w:rFonts w:cs="Calibri"/>
              </w:rPr>
              <w:t xml:space="preserve"> </w:t>
            </w:r>
            <w:r w:rsidR="00964A63" w:rsidRPr="008B68B9">
              <w:rPr>
                <w:rFonts w:cs="Calibri"/>
                <w:i/>
              </w:rPr>
              <w:t>ID3</w:t>
            </w:r>
            <w:r w:rsidRPr="008B68B9">
              <w:rPr>
                <w:rFonts w:cs="Calibri"/>
                <w:i/>
              </w:rPr>
              <w:t>, TCF3, CCND3</w:t>
            </w:r>
            <w:r w:rsidR="003D2A09" w:rsidRPr="008B68B9">
              <w:rPr>
                <w:rFonts w:cs="Calibri"/>
                <w:i/>
              </w:rPr>
              <w:t xml:space="preserve"> </w:t>
            </w:r>
            <w:r w:rsidR="003D2A09" w:rsidRPr="008B68B9">
              <w:rPr>
                <w:rFonts w:cs="Calibri"/>
              </w:rPr>
              <w:t xml:space="preserve">and </w:t>
            </w:r>
            <w:r w:rsidR="003D2A09" w:rsidRPr="008B68B9">
              <w:rPr>
                <w:rFonts w:cs="Calibri"/>
                <w:i/>
              </w:rPr>
              <w:t>TP53</w:t>
            </w:r>
            <w:r w:rsidRPr="008B68B9">
              <w:rPr>
                <w:rFonts w:cs="Calibri"/>
              </w:rPr>
              <w:t xml:space="preserve"> are commonly observed in B</w:t>
            </w:r>
            <w:r w:rsidR="00A61823" w:rsidRPr="008B68B9">
              <w:rPr>
                <w:rFonts w:cs="Calibri"/>
              </w:rPr>
              <w:t>urkitt lymp</w:t>
            </w:r>
            <w:bookmarkStart w:id="0" w:name="_GoBack"/>
            <w:bookmarkEnd w:id="0"/>
            <w:r w:rsidR="00A61823" w:rsidRPr="008B68B9">
              <w:rPr>
                <w:rFonts w:cs="Calibri"/>
              </w:rPr>
              <w:t>homa</w:t>
            </w:r>
            <w:r w:rsidR="004412A0" w:rsidRPr="008B68B9">
              <w:rPr>
                <w:rFonts w:cs="Calibri"/>
              </w:rPr>
              <w:fldChar w:fldCharType="begin">
                <w:fldData xml:space="preserve">PEVuZE5vdGU+PENpdGU+PEF1dGhvcj5SaWNodGVyPC9BdXRob3I+PFllYXI+MjAxMjwvWWVhcj48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</w:fldData>
              </w:fldChar>
            </w:r>
            <w:r w:rsidR="00C63988" w:rsidRPr="008B68B9">
              <w:rPr>
                <w:rFonts w:cs="Calibri"/>
              </w:rPr>
              <w:instrText xml:space="preserve"> ADDIN EN.CITE </w:instrText>
            </w:r>
            <w:r w:rsidR="00C63988" w:rsidRPr="008B68B9">
              <w:rPr>
                <w:rFonts w:cs="Calibri"/>
              </w:rPr>
              <w:fldChar w:fldCharType="begin">
                <w:fldData xml:space="preserve">PEVuZE5vdGU+PENpdGU+PEF1dGhvcj5SaWNodGVyPC9BdXRob3I+PFllYXI+MjAxMjwvWWVhcj48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</w:fldData>
              </w:fldChar>
            </w:r>
            <w:r w:rsidR="00C63988" w:rsidRPr="008B68B9">
              <w:rPr>
                <w:rFonts w:cs="Calibri"/>
              </w:rPr>
              <w:instrText xml:space="preserve"> ADDIN EN.CITE.DATA </w:instrText>
            </w:r>
            <w:r w:rsidR="00C63988" w:rsidRPr="008B68B9">
              <w:rPr>
                <w:rFonts w:cs="Calibri"/>
              </w:rPr>
            </w:r>
            <w:r w:rsidR="00C63988" w:rsidRPr="008B68B9">
              <w:rPr>
                <w:rFonts w:cs="Calibri"/>
              </w:rPr>
              <w:fldChar w:fldCharType="end"/>
            </w:r>
            <w:r w:rsidR="004412A0" w:rsidRPr="008B68B9">
              <w:rPr>
                <w:rFonts w:cs="Calibri"/>
              </w:rPr>
            </w:r>
            <w:r w:rsidR="004412A0" w:rsidRPr="008B68B9">
              <w:rPr>
                <w:rFonts w:cs="Calibri"/>
              </w:rPr>
              <w:fldChar w:fldCharType="separate"/>
            </w:r>
            <w:r w:rsidR="00C63988" w:rsidRPr="008B68B9">
              <w:rPr>
                <w:rFonts w:cs="Calibri"/>
                <w:vertAlign w:val="superscript"/>
              </w:rPr>
              <w:t>17-19</w:t>
            </w:r>
            <w:r w:rsidR="004412A0" w:rsidRPr="008B68B9">
              <w:rPr>
                <w:rFonts w:cs="Calibri"/>
              </w:rPr>
              <w:fldChar w:fldCharType="end"/>
            </w:r>
            <w:r w:rsidR="004412A0" w:rsidRPr="008B68B9">
              <w:rPr>
                <w:rFonts w:cs="Calibri"/>
              </w:rPr>
              <w:t xml:space="preserve">. </w:t>
            </w:r>
          </w:p>
          <w:p w14:paraId="3B5C35B8" w14:textId="19F540FD" w:rsidR="00E27DA2" w:rsidRPr="008B68B9" w:rsidRDefault="00E27DA2" w:rsidP="00E27DA2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>Plasmablastic lymphoma</w:t>
            </w:r>
            <w:r w:rsidRPr="00E27DA2">
              <w:rPr>
                <w:rFonts w:cs="Calibri"/>
              </w:rPr>
              <w:t xml:space="preserve"> is characterised by a high frequency of </w:t>
            </w:r>
            <w:r w:rsidRPr="00E27DA2">
              <w:rPr>
                <w:rFonts w:cs="Calibri"/>
                <w:i/>
              </w:rPr>
              <w:t>MYC</w:t>
            </w:r>
            <w:r w:rsidRPr="00E27DA2">
              <w:rPr>
                <w:rFonts w:cs="Calibri"/>
              </w:rPr>
              <w:t xml:space="preserve"> translocations and RAS/MAPK pathway mutations (</w:t>
            </w:r>
            <w:r w:rsidRPr="00E27DA2">
              <w:rPr>
                <w:rFonts w:cs="Calibri"/>
                <w:i/>
              </w:rPr>
              <w:t xml:space="preserve">KRAS, NRAS </w:t>
            </w:r>
            <w:r w:rsidRPr="00E27DA2">
              <w:rPr>
                <w:rFonts w:cs="Calibri"/>
              </w:rPr>
              <w:t xml:space="preserve">and </w:t>
            </w:r>
            <w:r w:rsidRPr="00E27DA2">
              <w:rPr>
                <w:rFonts w:cs="Calibri"/>
                <w:i/>
              </w:rPr>
              <w:t>BRAF</w:t>
            </w:r>
            <w:r w:rsidRPr="00E27DA2">
              <w:rPr>
                <w:rFonts w:cs="Calibri"/>
              </w:rPr>
              <w:t xml:space="preserve">), in addition to mutations in </w:t>
            </w:r>
            <w:r w:rsidRPr="00E27DA2">
              <w:rPr>
                <w:rFonts w:cs="Calibri"/>
                <w:i/>
              </w:rPr>
              <w:t>STAT3</w:t>
            </w:r>
            <w:r>
              <w:rPr>
                <w:rFonts w:cs="Calibri"/>
              </w:rPr>
              <w:t xml:space="preserve"> and </w:t>
            </w:r>
            <w:r w:rsidRPr="00E27DA2">
              <w:rPr>
                <w:rFonts w:cs="Calibri"/>
                <w:i/>
              </w:rPr>
              <w:t>TP53</w:t>
            </w:r>
            <w:r>
              <w:rPr>
                <w:rFonts w:cs="Calibri"/>
              </w:rPr>
              <w:fldChar w:fldCharType="begin">
                <w:fldData xml:space="preserve">PEVuZE5vdGU+PENpdGU+PEF1dGhvcj5Gcm9udHplazwvQXV0aG9yPjxZZWFyPjIwMjE8L1llYXI+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==
</w:fldData>
              </w:fldChar>
            </w:r>
            <w:r>
              <w:rPr>
                <w:rFonts w:cs="Calibri"/>
              </w:rPr>
              <w:instrText xml:space="preserve"> ADDIN EN.CITE </w:instrText>
            </w:r>
            <w:r>
              <w:rPr>
                <w:rFonts w:cs="Calibri"/>
              </w:rPr>
              <w:fldChar w:fldCharType="begin">
                <w:fldData xml:space="preserve">PEVuZE5vdGU+PENpdGU+PEF1dGhvcj5Gcm9udHplazwvQXV0aG9yPjxZZWFyPjIwMjE8L1llYXI+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==
</w:fldData>
              </w:fldChar>
            </w:r>
            <w:r>
              <w:rPr>
                <w:rFonts w:cs="Calibri"/>
              </w:rPr>
              <w:instrText xml:space="preserve"> ADDIN EN.CITE.DATA </w:instrText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separate"/>
            </w:r>
            <w:r w:rsidRPr="00E27DA2">
              <w:rPr>
                <w:rFonts w:cs="Calibri"/>
                <w:vertAlign w:val="superscript"/>
              </w:rPr>
              <w:t>20</w:t>
            </w:r>
            <w:r>
              <w:rPr>
                <w:rFonts w:cs="Calibri"/>
              </w:rPr>
              <w:fldChar w:fldCharType="end"/>
            </w:r>
            <w:r w:rsidRPr="00E27DA2">
              <w:rPr>
                <w:rFonts w:cs="Calibri"/>
              </w:rPr>
              <w:t>.</w:t>
            </w:r>
          </w:p>
          <w:p w14:paraId="2A12364B" w14:textId="77777777" w:rsidR="00AF5D34" w:rsidRPr="008B68B9" w:rsidRDefault="00AF5D34" w:rsidP="00AF5D34">
            <w:pPr>
              <w:pStyle w:val="CLIN2SUBHEADINGS"/>
              <w:rPr>
                <w:rFonts w:cs="Calibri"/>
              </w:rPr>
            </w:pPr>
            <w:r w:rsidRPr="008B68B9">
              <w:rPr>
                <w:rFonts w:cs="Calibri"/>
              </w:rPr>
              <w:t>PROGNOSTIC utility</w:t>
            </w:r>
          </w:p>
          <w:p w14:paraId="17B99AF0" w14:textId="7974C21C" w:rsidR="00E97D3E" w:rsidRPr="008B68B9" w:rsidRDefault="00D72905" w:rsidP="004C74E4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>HGBL</w:t>
            </w:r>
            <w:r w:rsidR="00EC1D8A" w:rsidRPr="008B68B9">
              <w:rPr>
                <w:rFonts w:cs="Calibri"/>
              </w:rPr>
              <w:t xml:space="preserve"> with </w:t>
            </w:r>
            <w:r w:rsidR="00EC1D8A" w:rsidRPr="008B68B9">
              <w:rPr>
                <w:rFonts w:cs="Calibri"/>
                <w:i/>
              </w:rPr>
              <w:t xml:space="preserve">MYC </w:t>
            </w:r>
            <w:r w:rsidR="00EC1D8A" w:rsidRPr="008B68B9">
              <w:rPr>
                <w:rFonts w:cs="Calibri"/>
              </w:rPr>
              <w:t xml:space="preserve">and </w:t>
            </w:r>
            <w:r w:rsidR="00EC1D8A" w:rsidRPr="008B68B9">
              <w:rPr>
                <w:rFonts w:cs="Calibri"/>
                <w:i/>
              </w:rPr>
              <w:t xml:space="preserve">BCL2 </w:t>
            </w:r>
            <w:r w:rsidR="00EC1D8A" w:rsidRPr="008B68B9">
              <w:rPr>
                <w:rFonts w:cs="Calibri"/>
              </w:rPr>
              <w:t>and/or</w:t>
            </w:r>
            <w:r w:rsidR="00EC1D8A" w:rsidRPr="008B68B9">
              <w:rPr>
                <w:rFonts w:cs="Calibri"/>
                <w:i/>
              </w:rPr>
              <w:t xml:space="preserve"> BCL6</w:t>
            </w:r>
            <w:r w:rsidR="00EC1D8A" w:rsidRPr="008B68B9">
              <w:rPr>
                <w:rFonts w:cs="Calibri"/>
              </w:rPr>
              <w:t xml:space="preserve"> rearrangements (double hit lymphoma)</w:t>
            </w:r>
            <w:r w:rsidR="00175C2F" w:rsidRPr="008B68B9">
              <w:rPr>
                <w:rFonts w:cs="Calibri"/>
              </w:rPr>
              <w:t xml:space="preserve"> </w:t>
            </w:r>
            <w:r w:rsidR="00E97D3E" w:rsidRPr="008B68B9">
              <w:rPr>
                <w:rFonts w:cs="Calibri"/>
              </w:rPr>
              <w:t>is associated with inferior outcomes</w:t>
            </w:r>
            <w:r w:rsidR="00C8079E" w:rsidRPr="008B68B9">
              <w:rPr>
                <w:rFonts w:cs="Calibri"/>
              </w:rPr>
              <w:fldChar w:fldCharType="begin">
                <w:fldData xml:space="preserve">PEVuZE5vdGU+PENpdGU+PEF1dGhvcj5QZXRyaWNoPC9BdXRob3I+PFllYXI+MjAxNDwvWWVhcj48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</w:fldData>
              </w:fldChar>
            </w:r>
            <w:r w:rsidR="00E27DA2">
              <w:rPr>
                <w:rFonts w:cs="Calibri"/>
              </w:rPr>
              <w:instrText xml:space="preserve"> ADDIN EN.CITE </w:instrText>
            </w:r>
            <w:r w:rsidR="00E27DA2">
              <w:rPr>
                <w:rFonts w:cs="Calibri"/>
              </w:rPr>
              <w:fldChar w:fldCharType="begin">
                <w:fldData xml:space="preserve">PEVuZE5vdGU+PENpdGU+PEF1dGhvcj5QZXRyaWNoPC9BdXRob3I+PFllYXI+MjAxNDwvWWVhcj48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</w:fldData>
              </w:fldChar>
            </w:r>
            <w:r w:rsidR="00E27DA2">
              <w:rPr>
                <w:rFonts w:cs="Calibri"/>
              </w:rPr>
              <w:instrText xml:space="preserve"> ADDIN EN.CITE.DATA </w:instrText>
            </w:r>
            <w:r w:rsidR="00E27DA2">
              <w:rPr>
                <w:rFonts w:cs="Calibri"/>
              </w:rPr>
            </w:r>
            <w:r w:rsidR="00E27DA2">
              <w:rPr>
                <w:rFonts w:cs="Calibri"/>
              </w:rPr>
              <w:fldChar w:fldCharType="end"/>
            </w:r>
            <w:r w:rsidR="00C8079E" w:rsidRPr="008B68B9">
              <w:rPr>
                <w:rFonts w:cs="Calibri"/>
              </w:rPr>
            </w:r>
            <w:r w:rsidR="00C8079E" w:rsidRPr="008B68B9">
              <w:rPr>
                <w:rFonts w:cs="Calibri"/>
              </w:rPr>
              <w:fldChar w:fldCharType="separate"/>
            </w:r>
            <w:r w:rsidR="00E27DA2" w:rsidRPr="00E27DA2">
              <w:rPr>
                <w:rFonts w:cs="Calibri"/>
                <w:vertAlign w:val="superscript"/>
              </w:rPr>
              <w:t>21</w:t>
            </w:r>
            <w:r w:rsidR="00C8079E" w:rsidRPr="008B68B9">
              <w:rPr>
                <w:rFonts w:cs="Calibri"/>
              </w:rPr>
              <w:fldChar w:fldCharType="end"/>
            </w:r>
            <w:r w:rsidR="00E97D3E" w:rsidRPr="008B68B9">
              <w:rPr>
                <w:rFonts w:cs="Calibri"/>
              </w:rPr>
              <w:t>.</w:t>
            </w:r>
          </w:p>
          <w:p w14:paraId="44C09D4E" w14:textId="73217F42" w:rsidR="00301B33" w:rsidRPr="008B68B9" w:rsidRDefault="00325D00" w:rsidP="00BE3C14">
            <w:pPr>
              <w:pStyle w:val="CLIN3BULLETPOINTS"/>
              <w:rPr>
                <w:rFonts w:cs="Calibri"/>
              </w:rPr>
            </w:pPr>
            <w:r w:rsidRPr="008B68B9">
              <w:rPr>
                <w:rFonts w:cs="Calibri"/>
                <w:i/>
              </w:rPr>
              <w:t xml:space="preserve">TP53 </w:t>
            </w:r>
            <w:r w:rsidRPr="008B68B9">
              <w:rPr>
                <w:rFonts w:cs="Calibri"/>
              </w:rPr>
              <w:t xml:space="preserve">mutations </w:t>
            </w:r>
            <w:r w:rsidR="00A32AC4" w:rsidRPr="008B68B9">
              <w:rPr>
                <w:rFonts w:cs="Calibri"/>
              </w:rPr>
              <w:t xml:space="preserve">are </w:t>
            </w:r>
            <w:r w:rsidRPr="008B68B9">
              <w:rPr>
                <w:rFonts w:cs="Calibri"/>
              </w:rPr>
              <w:t xml:space="preserve">associated with inferior overall and progression-free survival in </w:t>
            </w:r>
            <w:r w:rsidRPr="008B68B9">
              <w:rPr>
                <w:rFonts w:cs="Calibri"/>
                <w:i/>
              </w:rPr>
              <w:t>de novo</w:t>
            </w:r>
            <w:r w:rsidRPr="008B68B9">
              <w:rPr>
                <w:rFonts w:cs="Calibri"/>
              </w:rPr>
              <w:t xml:space="preserve"> DLBCL</w:t>
            </w:r>
            <w:r w:rsidR="0026378E" w:rsidRPr="008B68B9">
              <w:rPr>
                <w:rFonts w:cs="Calibri"/>
              </w:rPr>
              <w:t xml:space="preserve"> patients treated with R-CHOP</w:t>
            </w:r>
            <w:r w:rsidR="005E0E16" w:rsidRPr="008B68B9">
              <w:rPr>
                <w:rFonts w:cs="Calibri"/>
              </w:rPr>
              <w:fldChar w:fldCharType="begin">
                <w:fldData xml:space="preserve">PEVuZE5vdGU+PENpdGU+PEF1dGhvcj5YdS1Nb25ldHRlPC9BdXRob3I+PFllYXI+MjAxMjwvWWVh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</w:fldData>
              </w:fldChar>
            </w:r>
            <w:r w:rsidR="00E27DA2">
              <w:rPr>
                <w:rFonts w:cs="Calibri"/>
              </w:rPr>
              <w:instrText xml:space="preserve"> ADDIN EN.CITE </w:instrText>
            </w:r>
            <w:r w:rsidR="00E27DA2">
              <w:rPr>
                <w:rFonts w:cs="Calibri"/>
              </w:rPr>
              <w:fldChar w:fldCharType="begin">
                <w:fldData xml:space="preserve">PEVuZE5vdGU+PENpdGU+PEF1dGhvcj5YdS1Nb25ldHRlPC9BdXRob3I+PFllYXI+MjAxMjwvWWVh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</w:fldData>
              </w:fldChar>
            </w:r>
            <w:r w:rsidR="00E27DA2">
              <w:rPr>
                <w:rFonts w:cs="Calibri"/>
              </w:rPr>
              <w:instrText xml:space="preserve"> ADDIN EN.CITE.DATA </w:instrText>
            </w:r>
            <w:r w:rsidR="00E27DA2">
              <w:rPr>
                <w:rFonts w:cs="Calibri"/>
              </w:rPr>
            </w:r>
            <w:r w:rsidR="00E27DA2">
              <w:rPr>
                <w:rFonts w:cs="Calibri"/>
              </w:rPr>
              <w:fldChar w:fldCharType="end"/>
            </w:r>
            <w:r w:rsidR="005E0E16" w:rsidRPr="008B68B9">
              <w:rPr>
                <w:rFonts w:cs="Calibri"/>
              </w:rPr>
            </w:r>
            <w:r w:rsidR="005E0E16" w:rsidRPr="008B68B9">
              <w:rPr>
                <w:rFonts w:cs="Calibri"/>
              </w:rPr>
              <w:fldChar w:fldCharType="separate"/>
            </w:r>
            <w:r w:rsidR="00E27DA2" w:rsidRPr="00E27DA2">
              <w:rPr>
                <w:rFonts w:cs="Calibri"/>
                <w:vertAlign w:val="superscript"/>
              </w:rPr>
              <w:t>22</w:t>
            </w:r>
            <w:r w:rsidR="005E0E16" w:rsidRPr="008B68B9">
              <w:rPr>
                <w:rFonts w:cs="Calibri"/>
              </w:rPr>
              <w:fldChar w:fldCharType="end"/>
            </w:r>
            <w:r w:rsidR="0026378E" w:rsidRPr="008B68B9">
              <w:rPr>
                <w:rFonts w:cs="Calibri"/>
              </w:rPr>
              <w:t>.</w:t>
            </w:r>
          </w:p>
          <w:p w14:paraId="2C5F9E44" w14:textId="77777777" w:rsidR="00AF5D34" w:rsidRPr="008B68B9" w:rsidRDefault="00E74528" w:rsidP="00301B33">
            <w:pPr>
              <w:pStyle w:val="CLIN2SUBHEADINGS"/>
              <w:rPr>
                <w:rFonts w:cs="Calibri"/>
              </w:rPr>
            </w:pPr>
            <w:r w:rsidRPr="008B68B9">
              <w:rPr>
                <w:rFonts w:cs="Calibri"/>
              </w:rPr>
              <w:t>BIOMARKERS OF RESPONSE TO THERAPY</w:t>
            </w:r>
          </w:p>
          <w:p w14:paraId="2194CBD5" w14:textId="75BFA14E" w:rsidR="00EC1D8A" w:rsidRPr="008B68B9" w:rsidRDefault="005E0E16" w:rsidP="00BE3C14">
            <w:pPr>
              <w:pStyle w:val="CLIN3BULLETPOINTS"/>
              <w:rPr>
                <w:rFonts w:cs="Calibri"/>
              </w:rPr>
            </w:pPr>
            <w:r w:rsidRPr="008B68B9">
              <w:rPr>
                <w:rFonts w:cs="Calibri"/>
              </w:rPr>
              <w:t>Clinico-molecularly defined relapsed/refractory PMBL shows high response rates to pembrolizumab (anti-PD1 mon</w:t>
            </w:r>
            <w:r w:rsidR="008363A0" w:rsidRPr="008B68B9">
              <w:rPr>
                <w:rFonts w:cs="Calibri"/>
              </w:rPr>
              <w:t>o</w:t>
            </w:r>
            <w:r w:rsidRPr="008B68B9">
              <w:rPr>
                <w:rFonts w:cs="Calibri"/>
              </w:rPr>
              <w:t>clonal antibody)</w:t>
            </w:r>
            <w:r w:rsidRPr="008B68B9">
              <w:rPr>
                <w:rFonts w:cs="Calibri"/>
              </w:rPr>
              <w:fldChar w:fldCharType="begin">
                <w:fldData xml:space="preserve">PEVuZE5vdGU+PENpdGU+PEF1dGhvcj5Bcm1hbmQ8L0F1dGhvcj48WWVhcj4yMDE5PC9ZZWFyPjxS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</w:fldData>
              </w:fldChar>
            </w:r>
            <w:r w:rsidR="00E27DA2">
              <w:rPr>
                <w:rFonts w:cs="Calibri"/>
              </w:rPr>
              <w:instrText xml:space="preserve"> ADDIN EN.CITE </w:instrText>
            </w:r>
            <w:r w:rsidR="00E27DA2">
              <w:rPr>
                <w:rFonts w:cs="Calibri"/>
              </w:rPr>
              <w:fldChar w:fldCharType="begin">
                <w:fldData xml:space="preserve">PEVuZE5vdGU+PENpdGU+PEF1dGhvcj5Bcm1hbmQ8L0F1dGhvcj48WWVhcj4yMDE5PC9ZZWFyPjxS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</w:fldData>
              </w:fldChar>
            </w:r>
            <w:r w:rsidR="00E27DA2">
              <w:rPr>
                <w:rFonts w:cs="Calibri"/>
              </w:rPr>
              <w:instrText xml:space="preserve"> ADDIN EN.CITE.DATA </w:instrText>
            </w:r>
            <w:r w:rsidR="00E27DA2">
              <w:rPr>
                <w:rFonts w:cs="Calibri"/>
              </w:rPr>
            </w:r>
            <w:r w:rsidR="00E27DA2">
              <w:rPr>
                <w:rFonts w:cs="Calibri"/>
              </w:rPr>
              <w:fldChar w:fldCharType="end"/>
            </w:r>
            <w:r w:rsidRPr="008B68B9">
              <w:rPr>
                <w:rFonts w:cs="Calibri"/>
              </w:rPr>
            </w:r>
            <w:r w:rsidRPr="008B68B9">
              <w:rPr>
                <w:rFonts w:cs="Calibri"/>
              </w:rPr>
              <w:fldChar w:fldCharType="separate"/>
            </w:r>
            <w:r w:rsidR="00E27DA2" w:rsidRPr="00E27DA2">
              <w:rPr>
                <w:rFonts w:cs="Calibri"/>
                <w:vertAlign w:val="superscript"/>
              </w:rPr>
              <w:t>23</w:t>
            </w:r>
            <w:r w:rsidRPr="008B68B9">
              <w:rPr>
                <w:rFonts w:cs="Calibri"/>
              </w:rPr>
              <w:fldChar w:fldCharType="end"/>
            </w:r>
            <w:r w:rsidRPr="008B68B9">
              <w:rPr>
                <w:rFonts w:cs="Calibri"/>
              </w:rPr>
              <w:t>. S</w:t>
            </w:r>
            <w:r w:rsidR="00EC1D8A" w:rsidRPr="008B68B9">
              <w:rPr>
                <w:rFonts w:cs="Calibri"/>
              </w:rPr>
              <w:t>imilar to cHL, biomarker analysis</w:t>
            </w:r>
            <w:r w:rsidRPr="008B68B9">
              <w:rPr>
                <w:rFonts w:cs="Calibri"/>
              </w:rPr>
              <w:t xml:space="preserve"> suggest</w:t>
            </w:r>
            <w:r w:rsidR="00EC1D8A" w:rsidRPr="008B68B9">
              <w:rPr>
                <w:rFonts w:cs="Calibri"/>
              </w:rPr>
              <w:t>s</w:t>
            </w:r>
            <w:r w:rsidRPr="008B68B9">
              <w:rPr>
                <w:rFonts w:cs="Calibri"/>
              </w:rPr>
              <w:t xml:space="preserve"> PD</w:t>
            </w:r>
            <w:r w:rsidR="008363A0" w:rsidRPr="008B68B9">
              <w:rPr>
                <w:rFonts w:cs="Calibri"/>
              </w:rPr>
              <w:t>-</w:t>
            </w:r>
            <w:r w:rsidRPr="008B68B9">
              <w:rPr>
                <w:rFonts w:cs="Calibri"/>
              </w:rPr>
              <w:t>L1/PD</w:t>
            </w:r>
            <w:r w:rsidR="008363A0" w:rsidRPr="008B68B9">
              <w:rPr>
                <w:rFonts w:cs="Calibri"/>
              </w:rPr>
              <w:t>-</w:t>
            </w:r>
            <w:r w:rsidRPr="008B68B9">
              <w:rPr>
                <w:rFonts w:cs="Calibri"/>
              </w:rPr>
              <w:t>L2 over-expression in PMBL renders the tumour sensitive to PD-1 blockade</w:t>
            </w:r>
            <w:r w:rsidRPr="008B68B9">
              <w:rPr>
                <w:rFonts w:cs="Calibri"/>
              </w:rPr>
              <w:fldChar w:fldCharType="begin">
                <w:fldData xml:space="preserve">PEVuZE5vdGU+PENpdGU+PEF1dGhvcj5Bcm1hbmQ8L0F1dGhvcj48WWVhcj4yMDE5PC9ZZWFyPjxS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</w:fldData>
              </w:fldChar>
            </w:r>
            <w:r w:rsidR="00E27DA2">
              <w:rPr>
                <w:rFonts w:cs="Calibri"/>
              </w:rPr>
              <w:instrText xml:space="preserve"> ADDIN EN.CITE </w:instrText>
            </w:r>
            <w:r w:rsidR="00E27DA2">
              <w:rPr>
                <w:rFonts w:cs="Calibri"/>
              </w:rPr>
              <w:fldChar w:fldCharType="begin">
                <w:fldData xml:space="preserve">PEVuZE5vdGU+PENpdGU+PEF1dGhvcj5Bcm1hbmQ8L0F1dGhvcj48WWVhcj4yMDE5PC9ZZWFyPjxS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</w:fldData>
              </w:fldChar>
            </w:r>
            <w:r w:rsidR="00E27DA2">
              <w:rPr>
                <w:rFonts w:cs="Calibri"/>
              </w:rPr>
              <w:instrText xml:space="preserve"> ADDIN EN.CITE.DATA </w:instrText>
            </w:r>
            <w:r w:rsidR="00E27DA2">
              <w:rPr>
                <w:rFonts w:cs="Calibri"/>
              </w:rPr>
            </w:r>
            <w:r w:rsidR="00E27DA2">
              <w:rPr>
                <w:rFonts w:cs="Calibri"/>
              </w:rPr>
              <w:fldChar w:fldCharType="end"/>
            </w:r>
            <w:r w:rsidRPr="008B68B9">
              <w:rPr>
                <w:rFonts w:cs="Calibri"/>
              </w:rPr>
            </w:r>
            <w:r w:rsidRPr="008B68B9">
              <w:rPr>
                <w:rFonts w:cs="Calibri"/>
              </w:rPr>
              <w:fldChar w:fldCharType="separate"/>
            </w:r>
            <w:r w:rsidR="00E27DA2" w:rsidRPr="00E27DA2">
              <w:rPr>
                <w:rFonts w:cs="Calibri"/>
                <w:vertAlign w:val="superscript"/>
              </w:rPr>
              <w:t>23</w:t>
            </w:r>
            <w:r w:rsidRPr="008B68B9">
              <w:rPr>
                <w:rFonts w:cs="Calibri"/>
              </w:rPr>
              <w:fldChar w:fldCharType="end"/>
            </w:r>
            <w:r w:rsidRPr="008B68B9">
              <w:rPr>
                <w:rFonts w:cs="Calibri"/>
              </w:rPr>
              <w:t xml:space="preserve">. </w:t>
            </w:r>
          </w:p>
          <w:p w14:paraId="57B1F3EB" w14:textId="77777777" w:rsidR="00AF5D34" w:rsidRPr="008B68B9" w:rsidRDefault="00AF5D34" w:rsidP="005E0E16">
            <w:pPr>
              <w:pStyle w:val="CLIN2SUBHEADINGS"/>
              <w:rPr>
                <w:rFonts w:cs="Calibri"/>
              </w:rPr>
            </w:pPr>
            <w:r w:rsidRPr="008B68B9">
              <w:rPr>
                <w:rFonts w:cs="Calibri"/>
              </w:rPr>
              <w:t>REFERENCES</w:t>
            </w:r>
          </w:p>
          <w:p w14:paraId="1D52B223" w14:textId="311CFD8D" w:rsidR="000E668C" w:rsidRPr="008B68B9" w:rsidRDefault="00301B33" w:rsidP="00E27DA2">
            <w:pPr>
              <w:pStyle w:val="CLIN4"/>
              <w:rPr>
                <w:rFonts w:cs="Calibri"/>
              </w:rPr>
            </w:pPr>
            <w:r w:rsidRPr="008B68B9">
              <w:fldChar w:fldCharType="begin"/>
            </w:r>
            <w:r w:rsidRPr="008B68B9">
              <w:instrText xml:space="preserve"> ADDIN EN.REFLIST </w:instrText>
            </w:r>
            <w:r w:rsidRPr="008B68B9">
              <w:fldChar w:fldCharType="separate"/>
            </w:r>
            <w:r w:rsidR="00E27DA2" w:rsidRPr="00E27DA2">
              <w:rPr>
                <w:b/>
              </w:rPr>
              <w:t>1.</w:t>
            </w:r>
            <w:r w:rsidR="00E27DA2" w:rsidRPr="00E27DA2">
              <w:t xml:space="preserve"> Alizadeh AA, et al. Distinct types of diffuse large B-cell lymphoma identified by gene expression profiling. </w:t>
            </w:r>
            <w:r w:rsidR="00E27DA2" w:rsidRPr="00E27DA2">
              <w:rPr>
                <w:i/>
              </w:rPr>
              <w:t>Nature</w:t>
            </w:r>
            <w:r w:rsidR="00E27DA2" w:rsidRPr="00E27DA2">
              <w:t xml:space="preserve"> 2000; </w:t>
            </w:r>
            <w:r w:rsidR="00E27DA2" w:rsidRPr="00E27DA2">
              <w:rPr>
                <w:b/>
              </w:rPr>
              <w:t>403</w:t>
            </w:r>
            <w:r w:rsidR="00E27DA2" w:rsidRPr="00E27DA2">
              <w:t xml:space="preserve">(6769): 503-11.  </w:t>
            </w:r>
            <w:r w:rsidR="00E27DA2" w:rsidRPr="00E27DA2">
              <w:rPr>
                <w:b/>
              </w:rPr>
              <w:t>2.</w:t>
            </w:r>
            <w:r w:rsidR="00E27DA2" w:rsidRPr="00E27DA2">
              <w:t xml:space="preserve"> Rosenwald A, et al. The use of molecular profiling to predict survival after chemotherapy for diffuse large-B-cell lymphoma. </w:t>
            </w:r>
            <w:r w:rsidR="00E27DA2" w:rsidRPr="00E27DA2">
              <w:rPr>
                <w:i/>
              </w:rPr>
              <w:t>N Engl J Med</w:t>
            </w:r>
            <w:r w:rsidR="00E27DA2" w:rsidRPr="00E27DA2">
              <w:t xml:space="preserve"> 2002; </w:t>
            </w:r>
            <w:r w:rsidR="00E27DA2" w:rsidRPr="00E27DA2">
              <w:rPr>
                <w:b/>
              </w:rPr>
              <w:t>346</w:t>
            </w:r>
            <w:r w:rsidR="00E27DA2" w:rsidRPr="00E27DA2">
              <w:t xml:space="preserve">(25): 1937-47.  </w:t>
            </w:r>
            <w:r w:rsidR="00E27DA2" w:rsidRPr="00E27DA2">
              <w:rPr>
                <w:b/>
              </w:rPr>
              <w:t>3.</w:t>
            </w:r>
            <w:r w:rsidR="00E27DA2" w:rsidRPr="00E27DA2">
              <w:t xml:space="preserve"> Schmitz R, et al. Genetics and Pathogenesis of Diffuse Large B-Cell Lymphoma. </w:t>
            </w:r>
            <w:r w:rsidR="00E27DA2" w:rsidRPr="00E27DA2">
              <w:rPr>
                <w:i/>
              </w:rPr>
              <w:t>N Engl J Med</w:t>
            </w:r>
            <w:r w:rsidR="00E27DA2" w:rsidRPr="00E27DA2">
              <w:t xml:space="preserve"> 2018; </w:t>
            </w:r>
            <w:r w:rsidR="00E27DA2" w:rsidRPr="00E27DA2">
              <w:rPr>
                <w:b/>
              </w:rPr>
              <w:t>378</w:t>
            </w:r>
            <w:r w:rsidR="00E27DA2" w:rsidRPr="00E27DA2">
              <w:t xml:space="preserve">(15): 1396-407.  </w:t>
            </w:r>
            <w:r w:rsidR="00E27DA2" w:rsidRPr="00E27DA2">
              <w:rPr>
                <w:b/>
              </w:rPr>
              <w:t>4.</w:t>
            </w:r>
            <w:r w:rsidR="00E27DA2" w:rsidRPr="00E27DA2">
              <w:t xml:space="preserve"> Lacy SE, et al. Targeted sequencing in DLBCL, molecular subtypes, and outcomes: a Haematological Malignancy Research Network report. </w:t>
            </w:r>
            <w:r w:rsidR="00E27DA2" w:rsidRPr="00E27DA2">
              <w:rPr>
                <w:i/>
              </w:rPr>
              <w:t>Blood</w:t>
            </w:r>
            <w:r w:rsidR="00E27DA2" w:rsidRPr="00E27DA2">
              <w:t xml:space="preserve"> 2020; </w:t>
            </w:r>
            <w:r w:rsidR="00E27DA2" w:rsidRPr="00E27DA2">
              <w:rPr>
                <w:b/>
              </w:rPr>
              <w:t>135</w:t>
            </w:r>
            <w:r w:rsidR="00E27DA2" w:rsidRPr="00E27DA2">
              <w:t xml:space="preserve">(20): 1759-71.  </w:t>
            </w:r>
            <w:r w:rsidR="00E27DA2" w:rsidRPr="00E27DA2">
              <w:rPr>
                <w:b/>
              </w:rPr>
              <w:t>5.</w:t>
            </w:r>
            <w:r w:rsidR="00E27DA2" w:rsidRPr="00E27DA2">
              <w:t xml:space="preserve"> Chapuy B, et al. Molecular subtypes of diffuse large B cell lymphoma are associated with distinct pathogenic mechanisms and outcomes. </w:t>
            </w:r>
            <w:r w:rsidR="00E27DA2" w:rsidRPr="00E27DA2">
              <w:rPr>
                <w:i/>
              </w:rPr>
              <w:t>Nat Med</w:t>
            </w:r>
            <w:r w:rsidR="00E27DA2" w:rsidRPr="00E27DA2">
              <w:t xml:space="preserve"> 2018; </w:t>
            </w:r>
            <w:r w:rsidR="00E27DA2" w:rsidRPr="00E27DA2">
              <w:rPr>
                <w:b/>
              </w:rPr>
              <w:t>24</w:t>
            </w:r>
            <w:r w:rsidR="00E27DA2" w:rsidRPr="00E27DA2">
              <w:t xml:space="preserve">(5): 679-90.  </w:t>
            </w:r>
            <w:r w:rsidR="00E27DA2" w:rsidRPr="00E27DA2">
              <w:rPr>
                <w:b/>
              </w:rPr>
              <w:t>6.</w:t>
            </w:r>
            <w:r w:rsidR="00E27DA2" w:rsidRPr="00E27DA2">
              <w:t xml:space="preserve"> Pasqualucci L, et al. Genetics of Follicular Lymphoma Transformation. </w:t>
            </w:r>
            <w:r w:rsidR="00E27DA2" w:rsidRPr="00E27DA2">
              <w:rPr>
                <w:i/>
              </w:rPr>
              <w:t>Cell Reports</w:t>
            </w:r>
            <w:r w:rsidR="00E27DA2" w:rsidRPr="00E27DA2">
              <w:t xml:space="preserve"> 2014; </w:t>
            </w:r>
            <w:r w:rsidR="00E27DA2" w:rsidRPr="00E27DA2">
              <w:rPr>
                <w:b/>
              </w:rPr>
              <w:t>6</w:t>
            </w:r>
            <w:r w:rsidR="00E27DA2" w:rsidRPr="00E27DA2">
              <w:t xml:space="preserve">(1): 130-40.  </w:t>
            </w:r>
            <w:r w:rsidR="00E27DA2" w:rsidRPr="00E27DA2">
              <w:rPr>
                <w:b/>
              </w:rPr>
              <w:t>7.</w:t>
            </w:r>
            <w:r w:rsidR="00E27DA2" w:rsidRPr="00E27DA2">
              <w:t xml:space="preserve"> Rosenwald A, et al. Molecular diagnosis of primary mediastinal B cell lymphoma identifies a clinically favorable subgroup of diffuse large B cell lymphoma related to Hodgkin lymphoma. </w:t>
            </w:r>
            <w:r w:rsidR="00E27DA2" w:rsidRPr="00E27DA2">
              <w:rPr>
                <w:i/>
              </w:rPr>
              <w:t>J Exp Med</w:t>
            </w:r>
            <w:r w:rsidR="00E27DA2" w:rsidRPr="00E27DA2">
              <w:t xml:space="preserve"> 2003; </w:t>
            </w:r>
            <w:r w:rsidR="00E27DA2" w:rsidRPr="00E27DA2">
              <w:rPr>
                <w:b/>
              </w:rPr>
              <w:t>198</w:t>
            </w:r>
            <w:r w:rsidR="00E27DA2" w:rsidRPr="00E27DA2">
              <w:t xml:space="preserve">(6): 851-62.  </w:t>
            </w:r>
            <w:r w:rsidR="00E27DA2" w:rsidRPr="00E27DA2">
              <w:rPr>
                <w:b/>
              </w:rPr>
              <w:t>8.</w:t>
            </w:r>
            <w:r w:rsidR="00E27DA2" w:rsidRPr="00E27DA2">
              <w:t xml:space="preserve"> Savage KJ, et al. The molecular signature of mediastinal large B-cell lymphoma differs from that of other diffuse large B-cell lymphomas and shares features with classical Hodgkin lymphoma. </w:t>
            </w:r>
            <w:r w:rsidR="00E27DA2" w:rsidRPr="00E27DA2">
              <w:rPr>
                <w:i/>
              </w:rPr>
              <w:t>Blood</w:t>
            </w:r>
            <w:r w:rsidR="00E27DA2" w:rsidRPr="00E27DA2">
              <w:t xml:space="preserve"> 2003; </w:t>
            </w:r>
            <w:r w:rsidR="00E27DA2" w:rsidRPr="00E27DA2">
              <w:rPr>
                <w:b/>
              </w:rPr>
              <w:t>102</w:t>
            </w:r>
            <w:r w:rsidR="00E27DA2" w:rsidRPr="00E27DA2">
              <w:t xml:space="preserve">(12): 3871-9.  </w:t>
            </w:r>
            <w:r w:rsidR="00E27DA2" w:rsidRPr="00E27DA2">
              <w:rPr>
                <w:b/>
              </w:rPr>
              <w:t>9.</w:t>
            </w:r>
            <w:r w:rsidR="00E27DA2" w:rsidRPr="00E27DA2">
              <w:t xml:space="preserve"> Mottok A, et al. Integrative genomic analysis identifies key pathogenic mechanisms in primary mediastinal large B-cell lymphoma. </w:t>
            </w:r>
            <w:r w:rsidR="00E27DA2" w:rsidRPr="00E27DA2">
              <w:rPr>
                <w:i/>
              </w:rPr>
              <w:t>Blood</w:t>
            </w:r>
            <w:r w:rsidR="00E27DA2" w:rsidRPr="00E27DA2">
              <w:t xml:space="preserve"> 2019; </w:t>
            </w:r>
            <w:r w:rsidR="00E27DA2" w:rsidRPr="00E27DA2">
              <w:rPr>
                <w:b/>
              </w:rPr>
              <w:t>134</w:t>
            </w:r>
            <w:r w:rsidR="00E27DA2" w:rsidRPr="00E27DA2">
              <w:t xml:space="preserve">(10): 802-13.  </w:t>
            </w:r>
            <w:r w:rsidR="00E27DA2" w:rsidRPr="00E27DA2">
              <w:rPr>
                <w:b/>
              </w:rPr>
              <w:t>10.</w:t>
            </w:r>
            <w:r w:rsidR="00E27DA2" w:rsidRPr="00E27DA2">
              <w:t xml:space="preserve"> Green MR, et al. Integrative analysis reveals selective 9p24.1 amplification, increased PD-1 ligand expression, and further induction via JAK2 in nodular sclerosing Hodgkin lymphoma and primary mediastinal large B-cell lymphoma. </w:t>
            </w:r>
            <w:r w:rsidR="00E27DA2" w:rsidRPr="00E27DA2">
              <w:rPr>
                <w:i/>
              </w:rPr>
              <w:t>Blood</w:t>
            </w:r>
            <w:r w:rsidR="00E27DA2" w:rsidRPr="00E27DA2">
              <w:t xml:space="preserve"> 2010; </w:t>
            </w:r>
            <w:r w:rsidR="00E27DA2" w:rsidRPr="00E27DA2">
              <w:rPr>
                <w:b/>
              </w:rPr>
              <w:t>116</w:t>
            </w:r>
            <w:r w:rsidR="00E27DA2" w:rsidRPr="00E27DA2">
              <w:t xml:space="preserve">(17): 3268-77.  </w:t>
            </w:r>
            <w:r w:rsidR="00E27DA2" w:rsidRPr="00E27DA2">
              <w:rPr>
                <w:b/>
              </w:rPr>
              <w:t>11.</w:t>
            </w:r>
            <w:r w:rsidR="00E27DA2" w:rsidRPr="00E27DA2">
              <w:t xml:space="preserve"> Twa DDW, et al. Genomic rearrangements involving programmed death ligands are recurrent in primary mediastinal large B-cell lymphoma. </w:t>
            </w:r>
            <w:r w:rsidR="00E27DA2" w:rsidRPr="00E27DA2">
              <w:rPr>
                <w:i/>
              </w:rPr>
              <w:t>Blood</w:t>
            </w:r>
            <w:r w:rsidR="00E27DA2" w:rsidRPr="00E27DA2">
              <w:t xml:space="preserve"> 2014; </w:t>
            </w:r>
            <w:r w:rsidR="00E27DA2" w:rsidRPr="00E27DA2">
              <w:rPr>
                <w:b/>
              </w:rPr>
              <w:t>123</w:t>
            </w:r>
            <w:r w:rsidR="00E27DA2" w:rsidRPr="00E27DA2">
              <w:t xml:space="preserve">(13): 2062-5.  </w:t>
            </w:r>
            <w:r w:rsidR="00E27DA2" w:rsidRPr="00E27DA2">
              <w:rPr>
                <w:b/>
              </w:rPr>
              <w:t>12.</w:t>
            </w:r>
            <w:r w:rsidR="00E27DA2" w:rsidRPr="00E27DA2">
              <w:t xml:space="preserve"> Schmitz R, et al. TNFAIP3 (A20) is a tumor suppressor gene in Hodgkin lymphoma and primary mediastinal B cell lymphoma. </w:t>
            </w:r>
            <w:r w:rsidR="00E27DA2" w:rsidRPr="00E27DA2">
              <w:rPr>
                <w:i/>
              </w:rPr>
              <w:t>J Exp Med</w:t>
            </w:r>
            <w:r w:rsidR="00E27DA2" w:rsidRPr="00E27DA2">
              <w:t xml:space="preserve"> 2009; </w:t>
            </w:r>
            <w:r w:rsidR="00E27DA2" w:rsidRPr="00E27DA2">
              <w:rPr>
                <w:b/>
              </w:rPr>
              <w:t>206</w:t>
            </w:r>
            <w:r w:rsidR="00E27DA2" w:rsidRPr="00E27DA2">
              <w:t xml:space="preserve">(5): 981-9.  </w:t>
            </w:r>
            <w:r w:rsidR="00E27DA2" w:rsidRPr="00E27DA2">
              <w:rPr>
                <w:b/>
              </w:rPr>
              <w:t>13.</w:t>
            </w:r>
            <w:r w:rsidR="00E27DA2" w:rsidRPr="00E27DA2">
              <w:t xml:space="preserve"> Ritz O, et al. Recurrent mutations of the STAT6 DNA binding domain in primary mediastinal B-cell lymphoma. </w:t>
            </w:r>
            <w:r w:rsidR="00E27DA2" w:rsidRPr="00E27DA2">
              <w:rPr>
                <w:i/>
              </w:rPr>
              <w:t>Blood</w:t>
            </w:r>
            <w:r w:rsidR="00E27DA2" w:rsidRPr="00E27DA2">
              <w:t xml:space="preserve"> 2009; </w:t>
            </w:r>
            <w:r w:rsidR="00E27DA2" w:rsidRPr="00E27DA2">
              <w:rPr>
                <w:b/>
              </w:rPr>
              <w:t>114</w:t>
            </w:r>
            <w:r w:rsidR="00E27DA2" w:rsidRPr="00E27DA2">
              <w:t xml:space="preserve">(6): 1236-42.  </w:t>
            </w:r>
            <w:r w:rsidR="00E27DA2" w:rsidRPr="00E27DA2">
              <w:rPr>
                <w:b/>
              </w:rPr>
              <w:t>14.</w:t>
            </w:r>
            <w:r w:rsidR="00E27DA2" w:rsidRPr="00E27DA2">
              <w:t xml:space="preserve"> Gunawardana J, et al. Recurrent somatic mutations of PTPN1 in primary mediastinal B cell lymphoma and Hodgkin lymphoma. </w:t>
            </w:r>
            <w:r w:rsidR="00E27DA2" w:rsidRPr="00E27DA2">
              <w:rPr>
                <w:i/>
              </w:rPr>
              <w:t>Nat Genet</w:t>
            </w:r>
            <w:r w:rsidR="00E27DA2" w:rsidRPr="00E27DA2">
              <w:t xml:space="preserve"> 2014; </w:t>
            </w:r>
            <w:r w:rsidR="00E27DA2" w:rsidRPr="00E27DA2">
              <w:rPr>
                <w:b/>
              </w:rPr>
              <w:t>46</w:t>
            </w:r>
            <w:r w:rsidR="00E27DA2" w:rsidRPr="00E27DA2">
              <w:t xml:space="preserve">(4): 329-35.  </w:t>
            </w:r>
            <w:r w:rsidR="00E27DA2" w:rsidRPr="00E27DA2">
              <w:rPr>
                <w:b/>
              </w:rPr>
              <w:t>15.</w:t>
            </w:r>
            <w:r w:rsidR="00E27DA2" w:rsidRPr="00E27DA2">
              <w:t xml:space="preserve"> Jardin F, et al. Recurrent mutations of the exportin 1 gene (XPO1) and their impact on selective inhibitor of nuclear export compounds sensitivity in primary mediastinal B-cell lymphoma. </w:t>
            </w:r>
            <w:r w:rsidR="00E27DA2" w:rsidRPr="00E27DA2">
              <w:rPr>
                <w:i/>
              </w:rPr>
              <w:t>American Journal of Hematology</w:t>
            </w:r>
            <w:r w:rsidR="00E27DA2" w:rsidRPr="00E27DA2">
              <w:t xml:space="preserve"> 2016; </w:t>
            </w:r>
            <w:r w:rsidR="00E27DA2" w:rsidRPr="00E27DA2">
              <w:rPr>
                <w:b/>
              </w:rPr>
              <w:t>91</w:t>
            </w:r>
            <w:r w:rsidR="00E27DA2" w:rsidRPr="00E27DA2">
              <w:t xml:space="preserve">(9): 923-30.  </w:t>
            </w:r>
            <w:r w:rsidR="00E27DA2" w:rsidRPr="00E27DA2">
              <w:rPr>
                <w:b/>
              </w:rPr>
              <w:t>16.</w:t>
            </w:r>
            <w:r w:rsidR="00E27DA2" w:rsidRPr="00E27DA2">
              <w:t xml:space="preserve"> Duns G, et al. Characterization of DLBCL with a PMBL gene expression signature. </w:t>
            </w:r>
            <w:r w:rsidR="00E27DA2" w:rsidRPr="00E27DA2">
              <w:rPr>
                <w:i/>
              </w:rPr>
              <w:t>Blood</w:t>
            </w:r>
            <w:r w:rsidR="00E27DA2" w:rsidRPr="00E27DA2">
              <w:t xml:space="preserve"> 2021; </w:t>
            </w:r>
            <w:r w:rsidR="00E27DA2" w:rsidRPr="00E27DA2">
              <w:rPr>
                <w:b/>
              </w:rPr>
              <w:t>138</w:t>
            </w:r>
            <w:r w:rsidR="00E27DA2" w:rsidRPr="00E27DA2">
              <w:t xml:space="preserve">(2): 136-48.  </w:t>
            </w:r>
            <w:r w:rsidR="00E27DA2" w:rsidRPr="00E27DA2">
              <w:rPr>
                <w:b/>
              </w:rPr>
              <w:t>17.</w:t>
            </w:r>
            <w:r w:rsidR="00E27DA2" w:rsidRPr="00E27DA2">
              <w:t xml:space="preserve"> Richter J, et al. Recurrent mutation of the ID3 gene in Burkitt lymphoma identified by integrated genome, exome and transcriptome sequencing. </w:t>
            </w:r>
            <w:r w:rsidR="00E27DA2" w:rsidRPr="00E27DA2">
              <w:rPr>
                <w:i/>
              </w:rPr>
              <w:t>Nat Genet</w:t>
            </w:r>
            <w:r w:rsidR="00E27DA2" w:rsidRPr="00E27DA2">
              <w:t xml:space="preserve"> 2012; </w:t>
            </w:r>
            <w:r w:rsidR="00E27DA2" w:rsidRPr="00E27DA2">
              <w:rPr>
                <w:b/>
              </w:rPr>
              <w:t>44</w:t>
            </w:r>
            <w:r w:rsidR="00E27DA2" w:rsidRPr="00E27DA2">
              <w:t xml:space="preserve">(12): 1316-20.  </w:t>
            </w:r>
            <w:r w:rsidR="00E27DA2" w:rsidRPr="00E27DA2">
              <w:rPr>
                <w:b/>
              </w:rPr>
              <w:t>18.</w:t>
            </w:r>
            <w:r w:rsidR="00E27DA2" w:rsidRPr="00E27DA2">
              <w:t xml:space="preserve"> Rohde M, et al. Relevance of ID3-TCF3-CCND3 pathway mutations in pediatric aggressive B-cell lymphoma treated according to the non-Hodgkin Lymphoma Berlin-Frankfurt-Munster protocols. </w:t>
            </w:r>
            <w:r w:rsidR="00E27DA2" w:rsidRPr="00E27DA2">
              <w:rPr>
                <w:i/>
              </w:rPr>
              <w:t>Haematologica</w:t>
            </w:r>
            <w:r w:rsidR="00E27DA2" w:rsidRPr="00E27DA2">
              <w:t xml:space="preserve"> 2017; </w:t>
            </w:r>
            <w:r w:rsidR="00E27DA2" w:rsidRPr="00E27DA2">
              <w:rPr>
                <w:b/>
              </w:rPr>
              <w:t>102</w:t>
            </w:r>
            <w:r w:rsidR="00E27DA2" w:rsidRPr="00E27DA2">
              <w:t xml:space="preserve">(6): 1091-8.  </w:t>
            </w:r>
            <w:r w:rsidR="00E27DA2" w:rsidRPr="00E27DA2">
              <w:rPr>
                <w:b/>
              </w:rPr>
              <w:t>19.</w:t>
            </w:r>
            <w:r w:rsidR="00E27DA2" w:rsidRPr="00E27DA2">
              <w:t xml:space="preserve"> Schmitz R, et al. Burkitt lymphoma pathogenesis and therapeutic targets from structural and functional genomics. </w:t>
            </w:r>
            <w:r w:rsidR="00E27DA2" w:rsidRPr="00E27DA2">
              <w:rPr>
                <w:i/>
              </w:rPr>
              <w:t>Nature</w:t>
            </w:r>
            <w:r w:rsidR="00E27DA2" w:rsidRPr="00E27DA2">
              <w:t xml:space="preserve"> 2012; </w:t>
            </w:r>
            <w:r w:rsidR="00E27DA2" w:rsidRPr="00E27DA2">
              <w:rPr>
                <w:b/>
              </w:rPr>
              <w:t>490</w:t>
            </w:r>
            <w:r w:rsidR="00E27DA2" w:rsidRPr="00E27DA2">
              <w:t xml:space="preserve">(7418): 116-20.  </w:t>
            </w:r>
            <w:r w:rsidR="00E27DA2" w:rsidRPr="00E27DA2">
              <w:rPr>
                <w:b/>
              </w:rPr>
              <w:t>20.</w:t>
            </w:r>
            <w:r w:rsidR="00E27DA2" w:rsidRPr="00E27DA2">
              <w:t xml:space="preserve"> Frontzek F, et al. Molecular and functional profiling identifies therapeutically targetable vulnerabilities in plasmablastic lymphoma. </w:t>
            </w:r>
            <w:r w:rsidR="00E27DA2" w:rsidRPr="00E27DA2">
              <w:rPr>
                <w:i/>
              </w:rPr>
              <w:t>Nature Communications</w:t>
            </w:r>
            <w:r w:rsidR="00E27DA2" w:rsidRPr="00E27DA2">
              <w:t xml:space="preserve"> 2021; </w:t>
            </w:r>
            <w:r w:rsidR="00E27DA2" w:rsidRPr="00E27DA2">
              <w:rPr>
                <w:b/>
              </w:rPr>
              <w:t>12</w:t>
            </w:r>
            <w:r w:rsidR="00E27DA2" w:rsidRPr="00E27DA2">
              <w:t xml:space="preserve">(1): 5183.  </w:t>
            </w:r>
            <w:r w:rsidR="00E27DA2" w:rsidRPr="00E27DA2">
              <w:rPr>
                <w:b/>
              </w:rPr>
              <w:t>21.</w:t>
            </w:r>
            <w:r w:rsidR="00E27DA2" w:rsidRPr="00E27DA2">
              <w:t xml:space="preserve"> Petrich AM, et al. Impact of induction regimen and stem cell transplantation on outcomes in double-hit lymphoma: a multicenter retrospective analysis. </w:t>
            </w:r>
            <w:r w:rsidR="00E27DA2" w:rsidRPr="00E27DA2">
              <w:rPr>
                <w:i/>
              </w:rPr>
              <w:t>Blood</w:t>
            </w:r>
            <w:r w:rsidR="00E27DA2" w:rsidRPr="00E27DA2">
              <w:t xml:space="preserve"> 2014; </w:t>
            </w:r>
            <w:r w:rsidR="00E27DA2" w:rsidRPr="00E27DA2">
              <w:rPr>
                <w:b/>
              </w:rPr>
              <w:t>124</w:t>
            </w:r>
            <w:r w:rsidR="00E27DA2" w:rsidRPr="00E27DA2">
              <w:t xml:space="preserve">(15): 2354-61.  </w:t>
            </w:r>
            <w:r w:rsidR="00E27DA2" w:rsidRPr="00E27DA2">
              <w:rPr>
                <w:b/>
              </w:rPr>
              <w:t>22.</w:t>
            </w:r>
            <w:r w:rsidR="00E27DA2" w:rsidRPr="00E27DA2">
              <w:t xml:space="preserve"> Xu-Monette ZY, et al. Mutational profile and prognostic significance of TP53 in diffuse large B-cell lymphoma patients treated with R-CHOP: report from an International DLBCL Rituximab-CHOP Consortium Program Study. </w:t>
            </w:r>
            <w:r w:rsidR="00E27DA2" w:rsidRPr="00E27DA2">
              <w:rPr>
                <w:i/>
              </w:rPr>
              <w:t>Blood</w:t>
            </w:r>
            <w:r w:rsidR="00E27DA2" w:rsidRPr="00E27DA2">
              <w:t xml:space="preserve"> 2012; </w:t>
            </w:r>
            <w:r w:rsidR="00E27DA2" w:rsidRPr="00E27DA2">
              <w:rPr>
                <w:b/>
              </w:rPr>
              <w:t>120</w:t>
            </w:r>
            <w:r w:rsidR="00E27DA2" w:rsidRPr="00E27DA2">
              <w:t xml:space="preserve">(19): 3986-96.  </w:t>
            </w:r>
            <w:r w:rsidR="00E27DA2" w:rsidRPr="00E27DA2">
              <w:rPr>
                <w:b/>
              </w:rPr>
              <w:t>23.</w:t>
            </w:r>
            <w:r w:rsidR="00E27DA2" w:rsidRPr="00E27DA2">
              <w:t xml:space="preserve"> Armand P, et al. Pembrolizumab in Relapsed or Refractory Primary Mediastinal Large B-Cell Lymphoma. </w:t>
            </w:r>
            <w:r w:rsidR="00E27DA2" w:rsidRPr="00E27DA2">
              <w:rPr>
                <w:i/>
              </w:rPr>
              <w:t>Journal of Clinical Oncology</w:t>
            </w:r>
            <w:r w:rsidR="00E27DA2" w:rsidRPr="00E27DA2">
              <w:t xml:space="preserve"> 2019; </w:t>
            </w:r>
            <w:r w:rsidR="00E27DA2" w:rsidRPr="00E27DA2">
              <w:rPr>
                <w:b/>
              </w:rPr>
              <w:t>37</w:t>
            </w:r>
            <w:r w:rsidR="00E27DA2" w:rsidRPr="00E27DA2">
              <w:t xml:space="preserve">(34): 3291-9.  </w:t>
            </w:r>
            <w:r w:rsidRPr="008B68B9">
              <w:rPr>
                <w:rFonts w:cs="Calibri"/>
                <w:sz w:val="18"/>
                <w:szCs w:val="18"/>
              </w:rPr>
              <w:fldChar w:fldCharType="end"/>
            </w:r>
          </w:p>
        </w:tc>
      </w:tr>
    </w:tbl>
    <w:p w14:paraId="5B6CF921" w14:textId="3B08E22C" w:rsidR="00F166A0" w:rsidRPr="00D02B85" w:rsidRDefault="00F166A0" w:rsidP="00D02B85">
      <w:pPr>
        <w:rPr>
          <w:noProof/>
          <w:sz w:val="6"/>
          <w:szCs w:val="6"/>
        </w:rPr>
      </w:pPr>
    </w:p>
    <w:sectPr w:rsidR="00F166A0" w:rsidRPr="00D02B85" w:rsidSect="00FC3DB3">
      <w:footerReference w:type="default" r:id="rId7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806B43B" w14:textId="77777777" w:rsidR="00C266BE" w:rsidRDefault="0086782A">
      <w:pPr>
        <w:spacing w:after="0" w:line="240" w:lineRule="auto"/>
      </w:pPr>
      <w:r>
        <w:separator/>
      </w:r>
    </w:p>
  </w:endnote>
  <w:endnote w:type="continuationSeparator" w:id="0">
    <w:p w14:paraId="66B66C7A" w14:textId="77777777" w:rsidR="00C266BE" w:rsidRDefault="008678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10DDB64" w14:textId="77777777" w:rsidR="004D2615" w:rsidRPr="00070923" w:rsidRDefault="00D72905" w:rsidP="00070923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B1EE5B7" w14:textId="77777777" w:rsidR="00C266BE" w:rsidRDefault="0086782A">
      <w:pPr>
        <w:spacing w:after="0" w:line="240" w:lineRule="auto"/>
      </w:pPr>
      <w:r>
        <w:separator/>
      </w:r>
    </w:p>
  </w:footnote>
  <w:footnote w:type="continuationSeparator" w:id="0">
    <w:p w14:paraId="39011012" w14:textId="77777777" w:rsidR="00C266BE" w:rsidRDefault="0086782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A6205FF"/>
    <w:multiLevelType w:val="hybridMultilevel"/>
    <w:tmpl w:val="66F402D0"/>
    <w:lvl w:ilvl="0" w:tplc="49B65BF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49830AA"/>
    <w:multiLevelType w:val="hybridMultilevel"/>
    <w:tmpl w:val="E55EC8EA"/>
    <w:lvl w:ilvl="0" w:tplc="2F0C3E8A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2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1"/>
  </w:num>
  <w:num w:numId="4">
    <w:abstractNumId w:val="0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20"/>
  <w:characterSpacingControl w:val="doNotCompress"/>
  <w:hdrShapeDefaults>
    <o:shapedefaults v:ext="edit" spidmax="2252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ep2s5sfw2et6evrtzp092brtz2s0d20svw&quot;&gt;molecular.haematology@petermac.org&lt;record-ids&gt;&lt;item&gt;155&lt;/item&gt;&lt;item&gt;542&lt;/item&gt;&lt;item&gt;754&lt;/item&gt;&lt;item&gt;794&lt;/item&gt;&lt;item&gt;800&lt;/item&gt;&lt;item&gt;890&lt;/item&gt;&lt;item&gt;922&lt;/item&gt;&lt;item&gt;925&lt;/item&gt;&lt;item&gt;1097&lt;/item&gt;&lt;item&gt;1943&lt;/item&gt;&lt;item&gt;2671&lt;/item&gt;&lt;item&gt;2732&lt;/item&gt;&lt;item&gt;2742&lt;/item&gt;&lt;item&gt;3008&lt;/item&gt;&lt;item&gt;3065&lt;/item&gt;&lt;item&gt;3088&lt;/item&gt;&lt;item&gt;3199&lt;/item&gt;&lt;item&gt;3201&lt;/item&gt;&lt;item&gt;3202&lt;/item&gt;&lt;item&gt;3203&lt;/item&gt;&lt;item&gt;3298&lt;/item&gt;&lt;item&gt;3299&lt;/item&gt;&lt;item&gt;3304&lt;/item&gt;&lt;/record-ids&gt;&lt;/item&gt;&lt;/Libraries&gt;"/>
  </w:docVars>
  <w:rsids>
    <w:rsidRoot w:val="00F166A0"/>
    <w:rsid w:val="00001F9F"/>
    <w:rsid w:val="00010D91"/>
    <w:rsid w:val="000239EC"/>
    <w:rsid w:val="00072CED"/>
    <w:rsid w:val="000D1E7F"/>
    <w:rsid w:val="000E668C"/>
    <w:rsid w:val="00147294"/>
    <w:rsid w:val="00175C2F"/>
    <w:rsid w:val="00196A57"/>
    <w:rsid w:val="00246944"/>
    <w:rsid w:val="0026378E"/>
    <w:rsid w:val="00301B33"/>
    <w:rsid w:val="003130CC"/>
    <w:rsid w:val="00325D00"/>
    <w:rsid w:val="00327F49"/>
    <w:rsid w:val="0037402F"/>
    <w:rsid w:val="00390CFC"/>
    <w:rsid w:val="003C7741"/>
    <w:rsid w:val="003D2A09"/>
    <w:rsid w:val="004412A0"/>
    <w:rsid w:val="004C74E4"/>
    <w:rsid w:val="005062F9"/>
    <w:rsid w:val="005204EE"/>
    <w:rsid w:val="00571744"/>
    <w:rsid w:val="005A0178"/>
    <w:rsid w:val="005B783A"/>
    <w:rsid w:val="005B78C2"/>
    <w:rsid w:val="005E0E16"/>
    <w:rsid w:val="005F72FF"/>
    <w:rsid w:val="006A6E4D"/>
    <w:rsid w:val="00740EC0"/>
    <w:rsid w:val="007728B5"/>
    <w:rsid w:val="007911FC"/>
    <w:rsid w:val="00800D5D"/>
    <w:rsid w:val="00803EAD"/>
    <w:rsid w:val="008363A0"/>
    <w:rsid w:val="0086782A"/>
    <w:rsid w:val="00875722"/>
    <w:rsid w:val="0088520C"/>
    <w:rsid w:val="008B68B9"/>
    <w:rsid w:val="008F1D2C"/>
    <w:rsid w:val="00916368"/>
    <w:rsid w:val="00964A63"/>
    <w:rsid w:val="00994C90"/>
    <w:rsid w:val="009D334B"/>
    <w:rsid w:val="00A32AC4"/>
    <w:rsid w:val="00A61823"/>
    <w:rsid w:val="00AF5D34"/>
    <w:rsid w:val="00BE3C14"/>
    <w:rsid w:val="00C1405A"/>
    <w:rsid w:val="00C266BE"/>
    <w:rsid w:val="00C5745E"/>
    <w:rsid w:val="00C63988"/>
    <w:rsid w:val="00C8079E"/>
    <w:rsid w:val="00D02B85"/>
    <w:rsid w:val="00D72905"/>
    <w:rsid w:val="00DC114C"/>
    <w:rsid w:val="00DD5C0C"/>
    <w:rsid w:val="00E00165"/>
    <w:rsid w:val="00E13354"/>
    <w:rsid w:val="00E27DA2"/>
    <w:rsid w:val="00E37507"/>
    <w:rsid w:val="00E50A32"/>
    <w:rsid w:val="00E74528"/>
    <w:rsid w:val="00E97D3E"/>
    <w:rsid w:val="00EC1D8A"/>
    <w:rsid w:val="00F04F04"/>
    <w:rsid w:val="00F166A0"/>
    <w:rsid w:val="00F44136"/>
    <w:rsid w:val="00FE69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2529"/>
    <o:shapelayout v:ext="edit">
      <o:idmap v:ext="edit" data="1"/>
    </o:shapelayout>
  </w:shapeDefaults>
  <w:decimalSymbol w:val="."/>
  <w:listSeparator w:val=","/>
  <w14:docId w14:val="066E757B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86782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0239EC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86782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0239EC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0D1E7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D1E7F"/>
  </w:style>
  <w:style w:type="paragraph" w:customStyle="1" w:styleId="EndNoteBibliographyTitle">
    <w:name w:val="EndNote Bibliography Title"/>
    <w:basedOn w:val="Normal"/>
    <w:link w:val="EndNoteBibliographyTitleChar"/>
    <w:rsid w:val="00301B3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CLIN3BULLETPOINTSChar"/>
    <w:link w:val="EndNoteBibliographyTitle"/>
    <w:rsid w:val="00301B33"/>
    <w:rPr>
      <w:rFonts w:ascii="Calibri" w:eastAsia="MS Mincho" w:hAnsi="Calibri" w:cs="Calibri"/>
      <w:noProof/>
      <w:sz w:val="18"/>
      <w:szCs w:val="18"/>
      <w:lang w:val="en-US" w:eastAsia="en-AU"/>
    </w:rPr>
  </w:style>
  <w:style w:type="character" w:styleId="CommentReference">
    <w:name w:val="annotation reference"/>
    <w:basedOn w:val="DefaultParagraphFont"/>
    <w:uiPriority w:val="99"/>
    <w:semiHidden/>
    <w:unhideWhenUsed/>
    <w:rsid w:val="005E0E1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E0E1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E0E16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E0E1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E0E16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7174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71744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08097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1684</Words>
  <Characters>9602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112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Imogen Caldwell</cp:lastModifiedBy>
  <cp:revision>4</cp:revision>
  <dcterms:created xsi:type="dcterms:W3CDTF">2022-01-27T01:55:00Z</dcterms:created>
  <dcterms:modified xsi:type="dcterms:W3CDTF">2022-02-07T23:36:00Z</dcterms:modified>
</cp:coreProperties>
</file>